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5C180413" w14:textId="77777777" w:rsidR="009D2C96" w:rsidRPr="00AE76A6" w:rsidRDefault="009D2C96" w:rsidP="009D2C96">
      <w:pPr>
        <w:pStyle w:val="Title"/>
        <w:spacing w:line="360" w:lineRule="auto"/>
        <w:jc w:val="center"/>
        <w:rPr>
          <w:rFonts w:ascii="Arial" w:hAnsi="Arial" w:cs="Arial"/>
          <w:sz w:val="32"/>
          <w:szCs w:val="32"/>
        </w:rPr>
      </w:pPr>
    </w:p>
    <w:p w14:paraId="20614444" w14:textId="77777777" w:rsidR="009D2C96" w:rsidRPr="003B5BE3" w:rsidRDefault="009D2C96" w:rsidP="009D2C96">
      <w:pPr>
        <w:pStyle w:val="Title"/>
        <w:spacing w:line="360" w:lineRule="auto"/>
        <w:jc w:val="center"/>
        <w:rPr>
          <w:rFonts w:ascii="Arial" w:hAnsi="Arial" w:cs="Arial"/>
          <w:sz w:val="52"/>
          <w:szCs w:val="52"/>
        </w:rPr>
      </w:pPr>
    </w:p>
    <w:p w14:paraId="4E84A5BE" w14:textId="77777777" w:rsidR="009D2C96" w:rsidRPr="003B5BE3" w:rsidRDefault="009D2C96" w:rsidP="003B5BE3">
      <w:pPr>
        <w:pStyle w:val="Title"/>
        <w:spacing w:line="360" w:lineRule="auto"/>
        <w:jc w:val="center"/>
        <w:rPr>
          <w:rFonts w:ascii="Times New Roman" w:hAnsi="Times New Roman" w:cs="Times New Roman"/>
          <w:sz w:val="52"/>
          <w:szCs w:val="52"/>
        </w:rPr>
      </w:pPr>
      <w:r w:rsidRPr="003B5BE3">
        <w:rPr>
          <w:rFonts w:ascii="Times New Roman" w:hAnsi="Times New Roman" w:cs="Times New Roman"/>
          <w:sz w:val="52"/>
          <w:szCs w:val="52"/>
        </w:rPr>
        <w:t>Title of your bachelor’s thesis</w:t>
      </w:r>
    </w:p>
    <w:p w14:paraId="51D736F9" w14:textId="072C604A" w:rsidR="009D2C96" w:rsidRPr="00AA0983" w:rsidRDefault="00AA0983" w:rsidP="003B5BE3">
      <w:pPr>
        <w:pStyle w:val="Title"/>
        <w:spacing w:line="360" w:lineRule="auto"/>
        <w:jc w:val="center"/>
        <w:rPr>
          <w:rFonts w:ascii="Times New Roman" w:hAnsi="Times New Roman" w:cs="Times New Roman"/>
          <w:sz w:val="36"/>
          <w:szCs w:val="36"/>
        </w:rPr>
      </w:pPr>
      <w:r w:rsidRPr="00AA0983">
        <w:rPr>
          <w:rFonts w:ascii="Times New Roman" w:hAnsi="Times New Roman" w:cs="Times New Roman"/>
          <w:sz w:val="36"/>
          <w:szCs w:val="36"/>
        </w:rPr>
        <w:t>Investigating the small to target the big</w:t>
      </w:r>
    </w:p>
    <w:p w14:paraId="4864DD33" w14:textId="77777777" w:rsidR="009D2C96" w:rsidRPr="00AE76A6" w:rsidRDefault="009D2C96" w:rsidP="009D2C96">
      <w:pPr>
        <w:spacing w:line="360" w:lineRule="auto"/>
        <w:rPr>
          <w:rFonts w:ascii="Arial" w:hAnsi="Arial" w:cs="Arial"/>
        </w:rPr>
      </w:pPr>
    </w:p>
    <w:p w14:paraId="6086D933" w14:textId="77777777" w:rsidR="009D2C96" w:rsidRPr="00AE76A6" w:rsidRDefault="009D2C96" w:rsidP="009D2C96">
      <w:pPr>
        <w:spacing w:line="360" w:lineRule="auto"/>
        <w:rPr>
          <w:rFonts w:ascii="Arial" w:hAnsi="Arial" w:cs="Arial"/>
        </w:rPr>
      </w:pPr>
    </w:p>
    <w:p w14:paraId="3047540B" w14:textId="77777777" w:rsidR="009D2C96" w:rsidRPr="00AE76A6" w:rsidRDefault="009D2C96" w:rsidP="009D2C96">
      <w:pPr>
        <w:spacing w:line="360" w:lineRule="auto"/>
        <w:rPr>
          <w:rFonts w:ascii="Arial" w:hAnsi="Arial" w:cs="Arial"/>
        </w:rPr>
      </w:pPr>
    </w:p>
    <w:p w14:paraId="3B6FEDA8" w14:textId="77777777" w:rsidR="009D2C96" w:rsidRPr="00AE76A6" w:rsidRDefault="009D2C96" w:rsidP="009D2C96">
      <w:pPr>
        <w:spacing w:line="360" w:lineRule="auto"/>
        <w:rPr>
          <w:rFonts w:ascii="Arial" w:hAnsi="Arial" w:cs="Arial"/>
        </w:rPr>
      </w:pPr>
    </w:p>
    <w:p w14:paraId="4FFD20B2" w14:textId="77777777" w:rsidR="009D2C96" w:rsidRPr="00AE76A6" w:rsidRDefault="009D2C96" w:rsidP="009D2C96">
      <w:pPr>
        <w:spacing w:line="360" w:lineRule="auto"/>
        <w:rPr>
          <w:rFonts w:ascii="Arial" w:hAnsi="Arial" w:cs="Arial"/>
        </w:rPr>
      </w:pPr>
    </w:p>
    <w:p w14:paraId="15516C1D" w14:textId="53943B81" w:rsidR="003B5BE3" w:rsidRDefault="003B5BE3" w:rsidP="009D2C96">
      <w:pPr>
        <w:spacing w:line="360" w:lineRule="auto"/>
        <w:rPr>
          <w:rFonts w:ascii="Arial" w:hAnsi="Arial" w:cs="Arial"/>
        </w:rPr>
      </w:pPr>
    </w:p>
    <w:p w14:paraId="78BB93CF" w14:textId="77777777" w:rsidR="003B5BE3" w:rsidRPr="00AE76A6" w:rsidRDefault="003B5BE3"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3B5BE3">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1689F351"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3A7592" w:rsidRPr="003B5BE3">
        <w:rPr>
          <w:rFonts w:ascii="Times New Roman" w:hAnsi="Times New Roman" w:cs="Times New Roman"/>
          <w:sz w:val="24"/>
          <w:szCs w:val="24"/>
          <w:lang w:val="en-US"/>
        </w:rPr>
        <w:t>Coort</w:t>
      </w:r>
      <w:proofErr w:type="spellEnd"/>
    </w:p>
    <w:p w14:paraId="7347F0B3" w14:textId="04FAE630" w:rsidR="003A7592" w:rsidRPr="003B5BE3" w:rsidRDefault="003A7592"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72B3B606" w:rsidR="009D2C96" w:rsidRPr="003B5BE3" w:rsidRDefault="009D2C96" w:rsidP="003B5BE3">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w:t>
      </w:r>
      <w:proofErr w:type="spellStart"/>
      <w:r w:rsidR="003B5BE3" w:rsidRPr="003B5BE3">
        <w:rPr>
          <w:rFonts w:ascii="Times New Roman" w:hAnsi="Times New Roman" w:cs="Times New Roman"/>
          <w:sz w:val="24"/>
          <w:szCs w:val="24"/>
          <w:lang w:val="en-US"/>
        </w:rPr>
        <w:t>BiGCAT</w:t>
      </w:r>
      <w:proofErr w:type="spellEnd"/>
      <w:r w:rsidR="003B5BE3" w:rsidRPr="003B5BE3">
        <w:rPr>
          <w:rFonts w:ascii="Times New Roman" w:hAnsi="Times New Roman" w:cs="Times New Roman"/>
          <w:sz w:val="24"/>
          <w:szCs w:val="24"/>
          <w:lang w:val="en-US"/>
        </w:rPr>
        <w:t>)</w:t>
      </w:r>
      <w:commentRangeEnd w:id="0"/>
      <w:r w:rsidR="00D857AF">
        <w:rPr>
          <w:rStyle w:val="CommentReference"/>
          <w:rFonts w:eastAsiaTheme="minorHAnsi"/>
          <w:lang w:val="en-GB" w:eastAsia="en-US"/>
        </w:rPr>
        <w:commentReference w:id="0"/>
      </w:r>
    </w:p>
    <w:p w14:paraId="3C211CA4" w14:textId="36A24AD5" w:rsidR="009D2C96" w:rsidRPr="003B5BE3" w:rsidRDefault="009D2C96" w:rsidP="003B5BE3">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3B5BE3">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47DC7130" w14:textId="0D60A9E7" w:rsidR="001F5BA6" w:rsidRPr="001F5BA6" w:rsidRDefault="00436ACA">
          <w:pPr>
            <w:pStyle w:val="TOC2"/>
            <w:tabs>
              <w:tab w:val="right" w:leader="dot" w:pos="9016"/>
            </w:tabs>
            <w:rPr>
              <w:rFonts w:ascii="Times New Roman" w:eastAsiaTheme="minorEastAsia" w:hAnsi="Times New Roman" w:cs="Times New Roman"/>
              <w:noProof/>
              <w:sz w:val="24"/>
              <w:szCs w:val="24"/>
              <w:lang w:eastAsia="en-GB"/>
            </w:rPr>
          </w:pPr>
          <w:r w:rsidRPr="001F5BA6">
            <w:rPr>
              <w:rFonts w:ascii="Times New Roman" w:hAnsi="Times New Roman" w:cs="Times New Roman"/>
              <w:sz w:val="24"/>
              <w:szCs w:val="24"/>
            </w:rPr>
            <w:fldChar w:fldCharType="begin"/>
          </w:r>
          <w:r w:rsidRPr="001F5BA6">
            <w:rPr>
              <w:rFonts w:ascii="Times New Roman" w:hAnsi="Times New Roman" w:cs="Times New Roman"/>
              <w:sz w:val="24"/>
              <w:szCs w:val="24"/>
            </w:rPr>
            <w:instrText xml:space="preserve"> TOC \o "1-3" \h \z \u </w:instrText>
          </w:r>
          <w:r w:rsidRPr="001F5BA6">
            <w:rPr>
              <w:rFonts w:ascii="Times New Roman" w:hAnsi="Times New Roman" w:cs="Times New Roman"/>
              <w:sz w:val="24"/>
              <w:szCs w:val="24"/>
            </w:rPr>
            <w:fldChar w:fldCharType="separate"/>
          </w:r>
          <w:hyperlink w:anchor="_Toc44335337" w:history="1">
            <w:r w:rsidR="001F5BA6" w:rsidRPr="001F5BA6">
              <w:rPr>
                <w:rStyle w:val="Hyperlink"/>
                <w:rFonts w:ascii="Times New Roman" w:hAnsi="Times New Roman" w:cs="Times New Roman"/>
                <w:noProof/>
                <w:color w:val="auto"/>
                <w:sz w:val="24"/>
                <w:szCs w:val="24"/>
              </w:rPr>
              <w:t>Abstrac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w:t>
            </w:r>
            <w:r w:rsidR="001F5BA6" w:rsidRPr="001F5BA6">
              <w:rPr>
                <w:rFonts w:ascii="Times New Roman" w:hAnsi="Times New Roman" w:cs="Times New Roman"/>
                <w:noProof/>
                <w:webHidden/>
                <w:sz w:val="24"/>
                <w:szCs w:val="24"/>
              </w:rPr>
              <w:fldChar w:fldCharType="end"/>
            </w:r>
          </w:hyperlink>
        </w:p>
        <w:p w14:paraId="6EEF1AF9" w14:textId="7635867C"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38" w:history="1">
            <w:r w:rsidR="001F5BA6" w:rsidRPr="001F5BA6">
              <w:rPr>
                <w:rStyle w:val="Hyperlink"/>
                <w:rFonts w:ascii="Times New Roman" w:hAnsi="Times New Roman" w:cs="Times New Roman"/>
                <w:noProof/>
                <w:color w:val="auto"/>
                <w:sz w:val="24"/>
                <w:szCs w:val="24"/>
              </w:rPr>
              <w:t>Introduction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w:t>
            </w:r>
            <w:r w:rsidR="001F5BA6" w:rsidRPr="001F5BA6">
              <w:rPr>
                <w:rFonts w:ascii="Times New Roman" w:hAnsi="Times New Roman" w:cs="Times New Roman"/>
                <w:noProof/>
                <w:webHidden/>
                <w:sz w:val="24"/>
                <w:szCs w:val="24"/>
              </w:rPr>
              <w:fldChar w:fldCharType="end"/>
            </w:r>
          </w:hyperlink>
        </w:p>
        <w:p w14:paraId="65EAA8CF" w14:textId="4E3AE499"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39" w:history="1">
            <w:r w:rsidR="001F5BA6" w:rsidRPr="001F5BA6">
              <w:rPr>
                <w:rStyle w:val="Hyperlink"/>
                <w:rFonts w:ascii="Times New Roman" w:hAnsi="Times New Roman" w:cs="Times New Roman"/>
                <w:noProof/>
                <w:color w:val="auto"/>
                <w:sz w:val="24"/>
                <w:szCs w:val="24"/>
                <w:lang w:eastAsia="en-GB"/>
              </w:rPr>
              <w:t xml:space="preserve">Materials and Methods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3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5</w:t>
            </w:r>
            <w:r w:rsidR="001F5BA6" w:rsidRPr="001F5BA6">
              <w:rPr>
                <w:rFonts w:ascii="Times New Roman" w:hAnsi="Times New Roman" w:cs="Times New Roman"/>
                <w:noProof/>
                <w:webHidden/>
                <w:sz w:val="24"/>
                <w:szCs w:val="24"/>
              </w:rPr>
              <w:fldChar w:fldCharType="end"/>
            </w:r>
          </w:hyperlink>
        </w:p>
        <w:p w14:paraId="765AEBD5" w14:textId="14CADA9F" w:rsidR="001F5BA6" w:rsidRPr="001F5BA6" w:rsidRDefault="00343B4C">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0" w:history="1">
            <w:r w:rsidR="001F5BA6" w:rsidRPr="001F5BA6">
              <w:rPr>
                <w:rStyle w:val="Hyperlink"/>
                <w:rFonts w:ascii="Times New Roman" w:eastAsia="Times New Roman" w:hAnsi="Times New Roman" w:cs="Times New Roman"/>
                <w:noProof/>
                <w:color w:val="auto"/>
                <w:sz w:val="24"/>
                <w:szCs w:val="24"/>
                <w:lang w:eastAsia="en-GB"/>
              </w:rPr>
              <w:t>1.</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Patient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5</w:t>
            </w:r>
            <w:r w:rsidR="001F5BA6" w:rsidRPr="001F5BA6">
              <w:rPr>
                <w:rFonts w:ascii="Times New Roman" w:hAnsi="Times New Roman" w:cs="Times New Roman"/>
                <w:noProof/>
                <w:webHidden/>
                <w:sz w:val="24"/>
                <w:szCs w:val="24"/>
              </w:rPr>
              <w:fldChar w:fldCharType="end"/>
            </w:r>
          </w:hyperlink>
        </w:p>
        <w:p w14:paraId="19163408" w14:textId="29368AA7" w:rsidR="001F5BA6" w:rsidRPr="001F5BA6" w:rsidRDefault="00343B4C">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1" w:history="1">
            <w:r w:rsidR="001F5BA6" w:rsidRPr="001F5BA6">
              <w:rPr>
                <w:rStyle w:val="Hyperlink"/>
                <w:rFonts w:ascii="Times New Roman" w:eastAsia="Times New Roman" w:hAnsi="Times New Roman" w:cs="Times New Roman"/>
                <w:noProof/>
                <w:color w:val="auto"/>
                <w:sz w:val="24"/>
                <w:szCs w:val="24"/>
                <w:lang w:eastAsia="en-GB"/>
              </w:rPr>
              <w:t>2.</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Metagen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7</w:t>
            </w:r>
            <w:r w:rsidR="001F5BA6" w:rsidRPr="001F5BA6">
              <w:rPr>
                <w:rFonts w:ascii="Times New Roman" w:hAnsi="Times New Roman" w:cs="Times New Roman"/>
                <w:noProof/>
                <w:webHidden/>
                <w:sz w:val="24"/>
                <w:szCs w:val="24"/>
              </w:rPr>
              <w:fldChar w:fldCharType="end"/>
            </w:r>
          </w:hyperlink>
        </w:p>
        <w:p w14:paraId="03D6CEE2" w14:textId="0695192C" w:rsidR="001F5BA6" w:rsidRPr="001F5BA6" w:rsidRDefault="00343B4C">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2" w:history="1">
            <w:r w:rsidR="001F5BA6" w:rsidRPr="001F5BA6">
              <w:rPr>
                <w:rStyle w:val="Hyperlink"/>
                <w:rFonts w:ascii="Times New Roman" w:eastAsia="Times New Roman" w:hAnsi="Times New Roman" w:cs="Times New Roman"/>
                <w:noProof/>
                <w:color w:val="auto"/>
                <w:sz w:val="24"/>
                <w:szCs w:val="24"/>
                <w:lang w:eastAsia="en-GB"/>
              </w:rPr>
              <w:t>3.</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Metabol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8</w:t>
            </w:r>
            <w:r w:rsidR="001F5BA6" w:rsidRPr="001F5BA6">
              <w:rPr>
                <w:rFonts w:ascii="Times New Roman" w:hAnsi="Times New Roman" w:cs="Times New Roman"/>
                <w:noProof/>
                <w:webHidden/>
                <w:sz w:val="24"/>
                <w:szCs w:val="24"/>
              </w:rPr>
              <w:fldChar w:fldCharType="end"/>
            </w:r>
          </w:hyperlink>
        </w:p>
        <w:p w14:paraId="62CB5B83" w14:textId="3492FAF3" w:rsidR="001F5BA6" w:rsidRPr="001F5BA6" w:rsidRDefault="00343B4C">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3" w:history="1">
            <w:r w:rsidR="001F5BA6" w:rsidRPr="001F5BA6">
              <w:rPr>
                <w:rStyle w:val="Hyperlink"/>
                <w:rFonts w:ascii="Times New Roman" w:eastAsia="Times New Roman" w:hAnsi="Times New Roman" w:cs="Times New Roman"/>
                <w:noProof/>
                <w:color w:val="auto"/>
                <w:sz w:val="24"/>
                <w:szCs w:val="24"/>
                <w:lang w:eastAsia="en-GB"/>
              </w:rPr>
              <w:t>4.</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Prote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3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9</w:t>
            </w:r>
            <w:r w:rsidR="001F5BA6" w:rsidRPr="001F5BA6">
              <w:rPr>
                <w:rFonts w:ascii="Times New Roman" w:hAnsi="Times New Roman" w:cs="Times New Roman"/>
                <w:noProof/>
                <w:webHidden/>
                <w:sz w:val="24"/>
                <w:szCs w:val="24"/>
              </w:rPr>
              <w:fldChar w:fldCharType="end"/>
            </w:r>
          </w:hyperlink>
        </w:p>
        <w:p w14:paraId="2E829F43" w14:textId="70D972EE" w:rsidR="001F5BA6" w:rsidRPr="001F5BA6" w:rsidRDefault="00343B4C">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4" w:history="1">
            <w:r w:rsidR="001F5BA6" w:rsidRPr="001F5BA6">
              <w:rPr>
                <w:rStyle w:val="Hyperlink"/>
                <w:rFonts w:ascii="Times New Roman" w:eastAsia="Times New Roman" w:hAnsi="Times New Roman" w:cs="Times New Roman"/>
                <w:noProof/>
                <w:color w:val="auto"/>
                <w:sz w:val="24"/>
                <w:szCs w:val="24"/>
                <w:lang w:eastAsia="en-GB"/>
              </w:rPr>
              <w:t>5.</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4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9</w:t>
            </w:r>
            <w:r w:rsidR="001F5BA6" w:rsidRPr="001F5BA6">
              <w:rPr>
                <w:rFonts w:ascii="Times New Roman" w:hAnsi="Times New Roman" w:cs="Times New Roman"/>
                <w:noProof/>
                <w:webHidden/>
                <w:sz w:val="24"/>
                <w:szCs w:val="24"/>
              </w:rPr>
              <w:fldChar w:fldCharType="end"/>
            </w:r>
          </w:hyperlink>
        </w:p>
        <w:p w14:paraId="64248BAE" w14:textId="6E977257" w:rsidR="001F5BA6" w:rsidRPr="001F5BA6" w:rsidRDefault="00343B4C">
          <w:pPr>
            <w:pStyle w:val="TOC3"/>
            <w:tabs>
              <w:tab w:val="left" w:pos="880"/>
              <w:tab w:val="right" w:leader="dot" w:pos="9016"/>
            </w:tabs>
            <w:rPr>
              <w:rFonts w:ascii="Times New Roman" w:eastAsiaTheme="minorEastAsia" w:hAnsi="Times New Roman" w:cs="Times New Roman"/>
              <w:noProof/>
              <w:sz w:val="24"/>
              <w:szCs w:val="24"/>
              <w:lang w:eastAsia="en-GB"/>
            </w:rPr>
          </w:pPr>
          <w:hyperlink w:anchor="_Toc44335345" w:history="1">
            <w:r w:rsidR="001F5BA6" w:rsidRPr="001F5BA6">
              <w:rPr>
                <w:rStyle w:val="Hyperlink"/>
                <w:rFonts w:ascii="Times New Roman" w:eastAsia="Times New Roman" w:hAnsi="Times New Roman" w:cs="Times New Roman"/>
                <w:noProof/>
                <w:color w:val="auto"/>
                <w:sz w:val="24"/>
                <w:szCs w:val="24"/>
                <w:lang w:eastAsia="en-GB"/>
              </w:rPr>
              <w:t>6.</w:t>
            </w:r>
            <w:r w:rsidR="001F5BA6" w:rsidRPr="001F5BA6">
              <w:rPr>
                <w:rFonts w:ascii="Times New Roman" w:eastAsiaTheme="minorEastAsia" w:hAnsi="Times New Roman" w:cs="Times New Roman"/>
                <w:noProof/>
                <w:sz w:val="24"/>
                <w:szCs w:val="24"/>
                <w:lang w:eastAsia="en-GB"/>
              </w:rPr>
              <w:tab/>
            </w:r>
            <w:r w:rsidR="001F5BA6" w:rsidRPr="001F5BA6">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5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0</w:t>
            </w:r>
            <w:r w:rsidR="001F5BA6" w:rsidRPr="001F5BA6">
              <w:rPr>
                <w:rFonts w:ascii="Times New Roman" w:hAnsi="Times New Roman" w:cs="Times New Roman"/>
                <w:noProof/>
                <w:webHidden/>
                <w:sz w:val="24"/>
                <w:szCs w:val="24"/>
              </w:rPr>
              <w:fldChar w:fldCharType="end"/>
            </w:r>
          </w:hyperlink>
        </w:p>
        <w:p w14:paraId="690F70D8" w14:textId="17C93A37"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46" w:history="1">
            <w:r w:rsidR="001F5BA6" w:rsidRPr="001F5BA6">
              <w:rPr>
                <w:rStyle w:val="Hyperlink"/>
                <w:rFonts w:ascii="Times New Roman" w:hAnsi="Times New Roman" w:cs="Times New Roman"/>
                <w:noProof/>
                <w:color w:val="auto"/>
                <w:sz w:val="24"/>
                <w:szCs w:val="24"/>
              </w:rPr>
              <w:t xml:space="preserve">Results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6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1</w:t>
            </w:r>
            <w:r w:rsidR="001F5BA6" w:rsidRPr="001F5BA6">
              <w:rPr>
                <w:rFonts w:ascii="Times New Roman" w:hAnsi="Times New Roman" w:cs="Times New Roman"/>
                <w:noProof/>
                <w:webHidden/>
                <w:sz w:val="24"/>
                <w:szCs w:val="24"/>
              </w:rPr>
              <w:fldChar w:fldCharType="end"/>
            </w:r>
          </w:hyperlink>
        </w:p>
        <w:p w14:paraId="1068F81F" w14:textId="1CE12BFF"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47"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2</w:t>
            </w:r>
            <w:r w:rsidR="001F5BA6" w:rsidRPr="001F5BA6">
              <w:rPr>
                <w:rFonts w:ascii="Times New Roman" w:hAnsi="Times New Roman" w:cs="Times New Roman"/>
                <w:noProof/>
                <w:webHidden/>
                <w:sz w:val="24"/>
                <w:szCs w:val="24"/>
              </w:rPr>
              <w:fldChar w:fldCharType="end"/>
            </w:r>
          </w:hyperlink>
        </w:p>
        <w:p w14:paraId="26037516" w14:textId="0E9C84EC"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48"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5</w:t>
            </w:r>
            <w:r w:rsidR="001F5BA6" w:rsidRPr="001F5BA6">
              <w:rPr>
                <w:rFonts w:ascii="Times New Roman" w:hAnsi="Times New Roman" w:cs="Times New Roman"/>
                <w:noProof/>
                <w:webHidden/>
                <w:sz w:val="24"/>
                <w:szCs w:val="24"/>
              </w:rPr>
              <w:fldChar w:fldCharType="end"/>
            </w:r>
          </w:hyperlink>
        </w:p>
        <w:p w14:paraId="6DAF8CD4" w14:textId="30F87F85"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49" w:history="1">
            <w:r w:rsidR="001F5BA6" w:rsidRPr="001F5BA6">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4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6</w:t>
            </w:r>
            <w:r w:rsidR="001F5BA6" w:rsidRPr="001F5BA6">
              <w:rPr>
                <w:rFonts w:ascii="Times New Roman" w:hAnsi="Times New Roman" w:cs="Times New Roman"/>
                <w:noProof/>
                <w:webHidden/>
                <w:sz w:val="24"/>
                <w:szCs w:val="24"/>
              </w:rPr>
              <w:fldChar w:fldCharType="end"/>
            </w:r>
          </w:hyperlink>
        </w:p>
        <w:p w14:paraId="02BA97EE" w14:textId="577C6A16"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50" w:history="1">
            <w:r w:rsidR="001F5BA6" w:rsidRPr="001F5BA6">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7</w:t>
            </w:r>
            <w:r w:rsidR="001F5BA6" w:rsidRPr="001F5BA6">
              <w:rPr>
                <w:rFonts w:ascii="Times New Roman" w:hAnsi="Times New Roman" w:cs="Times New Roman"/>
                <w:noProof/>
                <w:webHidden/>
                <w:sz w:val="24"/>
                <w:szCs w:val="24"/>
              </w:rPr>
              <w:fldChar w:fldCharType="end"/>
            </w:r>
          </w:hyperlink>
        </w:p>
        <w:p w14:paraId="4B634320" w14:textId="3C741B10"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51" w:history="1">
            <w:r w:rsidR="001F5BA6" w:rsidRPr="001F5BA6">
              <w:rPr>
                <w:rStyle w:val="Hyperlink"/>
                <w:rFonts w:ascii="Times New Roman" w:eastAsia="Times New Roman" w:hAnsi="Times New Roman" w:cs="Times New Roman"/>
                <w:i/>
                <w:iCs/>
                <w:noProof/>
                <w:color w:val="auto"/>
                <w:sz w:val="24"/>
                <w:szCs w:val="24"/>
                <w:lang w:eastAsia="en-GB"/>
              </w:rPr>
              <w:t>Identification of associated microbes and metabolit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19</w:t>
            </w:r>
            <w:r w:rsidR="001F5BA6" w:rsidRPr="001F5BA6">
              <w:rPr>
                <w:rFonts w:ascii="Times New Roman" w:hAnsi="Times New Roman" w:cs="Times New Roman"/>
                <w:noProof/>
                <w:webHidden/>
                <w:sz w:val="24"/>
                <w:szCs w:val="24"/>
              </w:rPr>
              <w:fldChar w:fldCharType="end"/>
            </w:r>
          </w:hyperlink>
        </w:p>
        <w:p w14:paraId="3A130F46" w14:textId="2E4C2C69"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52" w:history="1">
            <w:r w:rsidR="001F5BA6" w:rsidRPr="001F5BA6">
              <w:rPr>
                <w:rStyle w:val="Hyperlink"/>
                <w:rFonts w:ascii="Times New Roman" w:hAnsi="Times New Roman" w:cs="Times New Roman"/>
                <w:noProof/>
                <w:color w:val="auto"/>
                <w:sz w:val="24"/>
                <w:szCs w:val="24"/>
              </w:rPr>
              <w:t>Discussion</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0</w:t>
            </w:r>
            <w:r w:rsidR="001F5BA6" w:rsidRPr="001F5BA6">
              <w:rPr>
                <w:rFonts w:ascii="Times New Roman" w:hAnsi="Times New Roman" w:cs="Times New Roman"/>
                <w:noProof/>
                <w:webHidden/>
                <w:sz w:val="24"/>
                <w:szCs w:val="24"/>
              </w:rPr>
              <w:fldChar w:fldCharType="end"/>
            </w:r>
          </w:hyperlink>
        </w:p>
        <w:p w14:paraId="083DC973" w14:textId="0A5E9C63"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53" w:history="1">
            <w:r w:rsidR="001F5BA6" w:rsidRPr="001F5BA6">
              <w:rPr>
                <w:rStyle w:val="Hyperlink"/>
                <w:rFonts w:ascii="Times New Roman" w:hAnsi="Times New Roman" w:cs="Times New Roman"/>
                <w:noProof/>
                <w:color w:val="auto"/>
                <w:sz w:val="24"/>
                <w:szCs w:val="24"/>
              </w:rPr>
              <w:t>Conclusion</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3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3</w:t>
            </w:r>
            <w:r w:rsidR="001F5BA6" w:rsidRPr="001F5BA6">
              <w:rPr>
                <w:rFonts w:ascii="Times New Roman" w:hAnsi="Times New Roman" w:cs="Times New Roman"/>
                <w:noProof/>
                <w:webHidden/>
                <w:sz w:val="24"/>
                <w:szCs w:val="24"/>
              </w:rPr>
              <w:fldChar w:fldCharType="end"/>
            </w:r>
          </w:hyperlink>
        </w:p>
        <w:p w14:paraId="4565EC29" w14:textId="78D5A086"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54" w:history="1">
            <w:r w:rsidR="001F5BA6" w:rsidRPr="001F5BA6">
              <w:rPr>
                <w:rStyle w:val="Hyperlink"/>
                <w:rFonts w:ascii="Times New Roman" w:hAnsi="Times New Roman" w:cs="Times New Roman"/>
                <w:noProof/>
                <w:color w:val="auto"/>
                <w:sz w:val="24"/>
                <w:szCs w:val="24"/>
                <w:lang w:val="en-US"/>
              </w:rPr>
              <w:t>Reference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4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4</w:t>
            </w:r>
            <w:r w:rsidR="001F5BA6" w:rsidRPr="001F5BA6">
              <w:rPr>
                <w:rFonts w:ascii="Times New Roman" w:hAnsi="Times New Roman" w:cs="Times New Roman"/>
                <w:noProof/>
                <w:webHidden/>
                <w:sz w:val="24"/>
                <w:szCs w:val="24"/>
              </w:rPr>
              <w:fldChar w:fldCharType="end"/>
            </w:r>
          </w:hyperlink>
        </w:p>
        <w:p w14:paraId="7221C140" w14:textId="1F359C41"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55" w:history="1">
            <w:r w:rsidR="001F5BA6" w:rsidRPr="001F5BA6">
              <w:rPr>
                <w:rStyle w:val="Hyperlink"/>
                <w:rFonts w:ascii="Times New Roman" w:hAnsi="Times New Roman" w:cs="Times New Roman"/>
                <w:noProof/>
                <w:color w:val="auto"/>
                <w:sz w:val="24"/>
                <w:szCs w:val="24"/>
              </w:rPr>
              <w:t>Appendix</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5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9</w:t>
            </w:r>
            <w:r w:rsidR="001F5BA6" w:rsidRPr="001F5BA6">
              <w:rPr>
                <w:rFonts w:ascii="Times New Roman" w:hAnsi="Times New Roman" w:cs="Times New Roman"/>
                <w:noProof/>
                <w:webHidden/>
                <w:sz w:val="24"/>
                <w:szCs w:val="24"/>
              </w:rPr>
              <w:fldChar w:fldCharType="end"/>
            </w:r>
          </w:hyperlink>
        </w:p>
        <w:p w14:paraId="13FFA4B8" w14:textId="6379DE4C"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56" w:history="1">
            <w:r w:rsidR="001F5BA6" w:rsidRPr="001F5BA6">
              <w:rPr>
                <w:rStyle w:val="Hyperlink"/>
                <w:rFonts w:ascii="Times New Roman" w:hAnsi="Times New Roman" w:cs="Times New Roman"/>
                <w:i/>
                <w:iCs/>
                <w:noProof/>
                <w:color w:val="auto"/>
                <w:sz w:val="24"/>
                <w:szCs w:val="24"/>
              </w:rPr>
              <w:t>Appendix A:</w:t>
            </w:r>
            <w:r w:rsidR="001F5BA6" w:rsidRPr="001F5BA6">
              <w:rPr>
                <w:rStyle w:val="Hyperlink"/>
                <w:rFonts w:ascii="Times New Roman" w:hAnsi="Times New Roman" w:cs="Times New Roman"/>
                <w:noProof/>
                <w:color w:val="auto"/>
                <w:sz w:val="24"/>
                <w:szCs w:val="24"/>
              </w:rPr>
              <w:t xml:space="preserve"> </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6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29</w:t>
            </w:r>
            <w:r w:rsidR="001F5BA6" w:rsidRPr="001F5BA6">
              <w:rPr>
                <w:rFonts w:ascii="Times New Roman" w:hAnsi="Times New Roman" w:cs="Times New Roman"/>
                <w:noProof/>
                <w:webHidden/>
                <w:sz w:val="24"/>
                <w:szCs w:val="24"/>
              </w:rPr>
              <w:fldChar w:fldCharType="end"/>
            </w:r>
          </w:hyperlink>
        </w:p>
        <w:p w14:paraId="515EF30C" w14:textId="69C03231"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57" w:history="1">
            <w:r w:rsidR="001F5BA6" w:rsidRPr="001F5BA6">
              <w:rPr>
                <w:rStyle w:val="Hyperlink"/>
                <w:rFonts w:ascii="Times New Roman" w:hAnsi="Times New Roman" w:cs="Times New Roman"/>
                <w:i/>
                <w:iCs/>
                <w:noProof/>
                <w:color w:val="auto"/>
                <w:sz w:val="24"/>
                <w:szCs w:val="24"/>
              </w:rPr>
              <w:t>Appendix B:</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7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0</w:t>
            </w:r>
            <w:r w:rsidR="001F5BA6" w:rsidRPr="001F5BA6">
              <w:rPr>
                <w:rFonts w:ascii="Times New Roman" w:hAnsi="Times New Roman" w:cs="Times New Roman"/>
                <w:noProof/>
                <w:webHidden/>
                <w:sz w:val="24"/>
                <w:szCs w:val="24"/>
              </w:rPr>
              <w:fldChar w:fldCharType="end"/>
            </w:r>
          </w:hyperlink>
        </w:p>
        <w:p w14:paraId="429EE2C9" w14:textId="7D7B92F8"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58" w:history="1">
            <w:r w:rsidR="001F5BA6" w:rsidRPr="001F5BA6">
              <w:rPr>
                <w:rStyle w:val="Hyperlink"/>
                <w:rFonts w:ascii="Times New Roman" w:hAnsi="Times New Roman" w:cs="Times New Roman"/>
                <w:i/>
                <w:iCs/>
                <w:noProof/>
                <w:color w:val="auto"/>
                <w:sz w:val="24"/>
                <w:szCs w:val="24"/>
              </w:rPr>
              <w:t>Appendix C</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8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0</w:t>
            </w:r>
            <w:r w:rsidR="001F5BA6" w:rsidRPr="001F5BA6">
              <w:rPr>
                <w:rFonts w:ascii="Times New Roman" w:hAnsi="Times New Roman" w:cs="Times New Roman"/>
                <w:noProof/>
                <w:webHidden/>
                <w:sz w:val="24"/>
                <w:szCs w:val="24"/>
              </w:rPr>
              <w:fldChar w:fldCharType="end"/>
            </w:r>
          </w:hyperlink>
        </w:p>
        <w:p w14:paraId="646F012C" w14:textId="75132723"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59" w:history="1">
            <w:r w:rsidR="001F5BA6" w:rsidRPr="001F5BA6">
              <w:rPr>
                <w:rStyle w:val="Hyperlink"/>
                <w:rFonts w:ascii="Times New Roman" w:hAnsi="Times New Roman" w:cs="Times New Roman"/>
                <w:i/>
                <w:iCs/>
                <w:noProof/>
                <w:color w:val="auto"/>
                <w:sz w:val="24"/>
                <w:szCs w:val="24"/>
              </w:rPr>
              <w:t>Appendix D</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59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1</w:t>
            </w:r>
            <w:r w:rsidR="001F5BA6" w:rsidRPr="001F5BA6">
              <w:rPr>
                <w:rFonts w:ascii="Times New Roman" w:hAnsi="Times New Roman" w:cs="Times New Roman"/>
                <w:noProof/>
                <w:webHidden/>
                <w:sz w:val="24"/>
                <w:szCs w:val="24"/>
              </w:rPr>
              <w:fldChar w:fldCharType="end"/>
            </w:r>
          </w:hyperlink>
        </w:p>
        <w:p w14:paraId="118CF21E" w14:textId="197A5977"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60" w:history="1">
            <w:r w:rsidR="001F5BA6" w:rsidRPr="001F5BA6">
              <w:rPr>
                <w:rStyle w:val="Hyperlink"/>
                <w:rFonts w:ascii="Times New Roman" w:hAnsi="Times New Roman" w:cs="Times New Roman"/>
                <w:i/>
                <w:iCs/>
                <w:noProof/>
                <w:color w:val="auto"/>
                <w:sz w:val="24"/>
                <w:szCs w:val="24"/>
              </w:rPr>
              <w:t>Appendix E:</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0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3</w:t>
            </w:r>
            <w:r w:rsidR="001F5BA6" w:rsidRPr="001F5BA6">
              <w:rPr>
                <w:rFonts w:ascii="Times New Roman" w:hAnsi="Times New Roman" w:cs="Times New Roman"/>
                <w:noProof/>
                <w:webHidden/>
                <w:sz w:val="24"/>
                <w:szCs w:val="24"/>
              </w:rPr>
              <w:fldChar w:fldCharType="end"/>
            </w:r>
          </w:hyperlink>
        </w:p>
        <w:p w14:paraId="67312969" w14:textId="7E39A9A2" w:rsidR="001F5BA6" w:rsidRPr="001F5BA6" w:rsidRDefault="00343B4C">
          <w:pPr>
            <w:pStyle w:val="TOC3"/>
            <w:tabs>
              <w:tab w:val="right" w:leader="dot" w:pos="9016"/>
            </w:tabs>
            <w:rPr>
              <w:rFonts w:ascii="Times New Roman" w:eastAsiaTheme="minorEastAsia" w:hAnsi="Times New Roman" w:cs="Times New Roman"/>
              <w:noProof/>
              <w:sz w:val="24"/>
              <w:szCs w:val="24"/>
              <w:lang w:eastAsia="en-GB"/>
            </w:rPr>
          </w:pPr>
          <w:hyperlink w:anchor="_Toc44335361" w:history="1">
            <w:r w:rsidR="001F5BA6" w:rsidRPr="001F5BA6">
              <w:rPr>
                <w:rStyle w:val="Hyperlink"/>
                <w:rFonts w:ascii="Times New Roman" w:hAnsi="Times New Roman" w:cs="Times New Roman"/>
                <w:i/>
                <w:iCs/>
                <w:noProof/>
                <w:color w:val="auto"/>
                <w:sz w:val="24"/>
                <w:szCs w:val="24"/>
              </w:rPr>
              <w:t>Appendix F</w:t>
            </w:r>
            <w:r w:rsidR="001F5BA6" w:rsidRPr="001F5BA6">
              <w:rPr>
                <w:rStyle w:val="Hyperlink"/>
                <w:rFonts w:ascii="Times New Roman" w:hAnsi="Times New Roman" w:cs="Times New Roman"/>
                <w:noProof/>
                <w:color w:val="auto"/>
                <w:sz w:val="24"/>
                <w:szCs w:val="24"/>
              </w:rPr>
              <w:t>:</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1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5</w:t>
            </w:r>
            <w:r w:rsidR="001F5BA6" w:rsidRPr="001F5BA6">
              <w:rPr>
                <w:rFonts w:ascii="Times New Roman" w:hAnsi="Times New Roman" w:cs="Times New Roman"/>
                <w:noProof/>
                <w:webHidden/>
                <w:sz w:val="24"/>
                <w:szCs w:val="24"/>
              </w:rPr>
              <w:fldChar w:fldCharType="end"/>
            </w:r>
          </w:hyperlink>
        </w:p>
        <w:p w14:paraId="640E8A0B" w14:textId="36529E99" w:rsidR="001F5BA6" w:rsidRPr="001F5BA6" w:rsidRDefault="00343B4C">
          <w:pPr>
            <w:pStyle w:val="TOC2"/>
            <w:tabs>
              <w:tab w:val="right" w:leader="dot" w:pos="9016"/>
            </w:tabs>
            <w:rPr>
              <w:rFonts w:ascii="Times New Roman" w:eastAsiaTheme="minorEastAsia" w:hAnsi="Times New Roman" w:cs="Times New Roman"/>
              <w:noProof/>
              <w:sz w:val="24"/>
              <w:szCs w:val="24"/>
              <w:lang w:eastAsia="en-GB"/>
            </w:rPr>
          </w:pPr>
          <w:hyperlink w:anchor="_Toc44335362" w:history="1">
            <w:r w:rsidR="001F5BA6" w:rsidRPr="001F5BA6">
              <w:rPr>
                <w:rStyle w:val="Hyperlink"/>
                <w:rFonts w:ascii="Times New Roman" w:hAnsi="Times New Roman" w:cs="Times New Roman"/>
                <w:noProof/>
                <w:color w:val="auto"/>
                <w:sz w:val="24"/>
                <w:szCs w:val="24"/>
              </w:rPr>
              <w:t>Add-on page: Description of work by student Bachelor BMS</w:t>
            </w:r>
            <w:r w:rsidR="001F5BA6" w:rsidRPr="001F5BA6">
              <w:rPr>
                <w:rFonts w:ascii="Times New Roman" w:hAnsi="Times New Roman" w:cs="Times New Roman"/>
                <w:noProof/>
                <w:webHidden/>
                <w:sz w:val="24"/>
                <w:szCs w:val="24"/>
              </w:rPr>
              <w:tab/>
            </w:r>
            <w:r w:rsidR="001F5BA6" w:rsidRPr="001F5BA6">
              <w:rPr>
                <w:rFonts w:ascii="Times New Roman" w:hAnsi="Times New Roman" w:cs="Times New Roman"/>
                <w:noProof/>
                <w:webHidden/>
                <w:sz w:val="24"/>
                <w:szCs w:val="24"/>
              </w:rPr>
              <w:fldChar w:fldCharType="begin"/>
            </w:r>
            <w:r w:rsidR="001F5BA6" w:rsidRPr="001F5BA6">
              <w:rPr>
                <w:rFonts w:ascii="Times New Roman" w:hAnsi="Times New Roman" w:cs="Times New Roman"/>
                <w:noProof/>
                <w:webHidden/>
                <w:sz w:val="24"/>
                <w:szCs w:val="24"/>
              </w:rPr>
              <w:instrText xml:space="preserve"> PAGEREF _Toc44335362 \h </w:instrText>
            </w:r>
            <w:r w:rsidR="001F5BA6" w:rsidRPr="001F5BA6">
              <w:rPr>
                <w:rFonts w:ascii="Times New Roman" w:hAnsi="Times New Roman" w:cs="Times New Roman"/>
                <w:noProof/>
                <w:webHidden/>
                <w:sz w:val="24"/>
                <w:szCs w:val="24"/>
              </w:rPr>
            </w:r>
            <w:r w:rsidR="001F5BA6" w:rsidRPr="001F5BA6">
              <w:rPr>
                <w:rFonts w:ascii="Times New Roman" w:hAnsi="Times New Roman" w:cs="Times New Roman"/>
                <w:noProof/>
                <w:webHidden/>
                <w:sz w:val="24"/>
                <w:szCs w:val="24"/>
              </w:rPr>
              <w:fldChar w:fldCharType="separate"/>
            </w:r>
            <w:r w:rsidR="001F5BA6" w:rsidRPr="001F5BA6">
              <w:rPr>
                <w:rFonts w:ascii="Times New Roman" w:hAnsi="Times New Roman" w:cs="Times New Roman"/>
                <w:noProof/>
                <w:webHidden/>
                <w:sz w:val="24"/>
                <w:szCs w:val="24"/>
              </w:rPr>
              <w:t>36</w:t>
            </w:r>
            <w:r w:rsidR="001F5BA6" w:rsidRPr="001F5BA6">
              <w:rPr>
                <w:rFonts w:ascii="Times New Roman" w:hAnsi="Times New Roman" w:cs="Times New Roman"/>
                <w:noProof/>
                <w:webHidden/>
                <w:sz w:val="24"/>
                <w:szCs w:val="24"/>
              </w:rPr>
              <w:fldChar w:fldCharType="end"/>
            </w:r>
          </w:hyperlink>
        </w:p>
        <w:p w14:paraId="38FA11EB" w14:textId="1CD2AD3A" w:rsidR="00436ACA" w:rsidRPr="00436ACA" w:rsidRDefault="00436ACA" w:rsidP="008F6048">
          <w:pPr>
            <w:spacing w:line="276" w:lineRule="auto"/>
            <w:rPr>
              <w:rFonts w:ascii="Times New Roman" w:hAnsi="Times New Roman" w:cs="Times New Roman"/>
            </w:rPr>
          </w:pPr>
          <w:r w:rsidRPr="001F5BA6">
            <w:rPr>
              <w:rFonts w:ascii="Times New Roman" w:hAnsi="Times New Roman" w:cs="Times New Roman"/>
              <w:noProof/>
              <w:sz w:val="24"/>
              <w:szCs w:val="24"/>
            </w:rPr>
            <w:fldChar w:fldCharType="end"/>
          </w:r>
        </w:p>
      </w:sdtContent>
    </w:sdt>
    <w:p w14:paraId="630D6D14" w14:textId="77777777" w:rsidR="008F6048" w:rsidRDefault="008F6048" w:rsidP="00484108">
      <w:pPr>
        <w:pStyle w:val="Heading2"/>
        <w:rPr>
          <w:sz w:val="24"/>
          <w:szCs w:val="24"/>
          <w:u w:val="single"/>
        </w:rPr>
      </w:pPr>
    </w:p>
    <w:p w14:paraId="4F6D808D" w14:textId="77777777" w:rsidR="008F6048" w:rsidRDefault="008F6048" w:rsidP="00484108">
      <w:pPr>
        <w:pStyle w:val="Heading2"/>
        <w:rPr>
          <w:sz w:val="24"/>
          <w:szCs w:val="24"/>
          <w:u w:val="single"/>
        </w:rPr>
      </w:pPr>
    </w:p>
    <w:p w14:paraId="39E5DB29" w14:textId="6C0A2174" w:rsidR="008F6048" w:rsidRDefault="008F6048" w:rsidP="00484108">
      <w:pPr>
        <w:pStyle w:val="Heading2"/>
        <w:rPr>
          <w:sz w:val="24"/>
          <w:szCs w:val="24"/>
          <w:u w:val="single"/>
        </w:rPr>
      </w:pPr>
    </w:p>
    <w:p w14:paraId="5BB24C16" w14:textId="77777777" w:rsidR="00F860BB" w:rsidRDefault="00F860BB" w:rsidP="00484108">
      <w:pPr>
        <w:pStyle w:val="Heading2"/>
        <w:rPr>
          <w:sz w:val="24"/>
          <w:szCs w:val="24"/>
          <w:u w:val="single"/>
        </w:rPr>
      </w:pPr>
    </w:p>
    <w:p w14:paraId="7FD7A036" w14:textId="3DB92384" w:rsidR="00484108" w:rsidRPr="00484108" w:rsidRDefault="00484108" w:rsidP="00A10ACD">
      <w:pPr>
        <w:pStyle w:val="Heading2"/>
        <w:rPr>
          <w:sz w:val="24"/>
          <w:szCs w:val="24"/>
          <w:u w:val="single"/>
        </w:rPr>
      </w:pPr>
      <w:bookmarkStart w:id="1" w:name="_Toc44335337"/>
      <w:r w:rsidRPr="00484108">
        <w:rPr>
          <w:sz w:val="24"/>
          <w:szCs w:val="24"/>
          <w:u w:val="single"/>
        </w:rPr>
        <w:lastRenderedPageBreak/>
        <w:t>Abstract</w:t>
      </w:r>
      <w:bookmarkEnd w:id="1"/>
    </w:p>
    <w:p w14:paraId="0E2A3C9E" w14:textId="6661142A"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Insulin resistance (IR) is an important accelerating factor in the development of type 2 diabetes (T2D), making it imperative to understand factors influencing it. Recently, specific changes in the omics of IR individuals have been discovered and shown</w:t>
      </w:r>
      <w:r w:rsidRPr="008429BB">
        <w:rPr>
          <w:rFonts w:ascii="Times New Roman" w:eastAsia="Times New Roman" w:hAnsi="Times New Roman" w:cs="Times New Roman"/>
          <w:color w:val="FF9900"/>
          <w:sz w:val="24"/>
          <w:szCs w:val="24"/>
          <w:lang w:eastAsia="en-GB"/>
        </w:rPr>
        <w:t xml:space="preserve">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The microbiome, host proteome and host metabolome were shown to be significantly different between the IR and IS subjects.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12735A08" w14:textId="3A0F5DEB" w:rsidR="00484108" w:rsidRPr="0012386A" w:rsidRDefault="00831055" w:rsidP="00484108">
      <w:pPr>
        <w:spacing w:line="360" w:lineRule="auto"/>
        <w:jc w:val="both"/>
        <w:rPr>
          <w:rFonts w:ascii="Times New Roman" w:hAnsi="Times New Roman" w:cs="Times New Roman"/>
          <w:color w:val="ED7D31" w:themeColor="accent2"/>
          <w:sz w:val="24"/>
          <w:szCs w:val="24"/>
        </w:r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 xml:space="preserve">proteomics, gut microbiome. </w:t>
      </w:r>
    </w:p>
    <w:p w14:paraId="5642D4AB" w14:textId="41CA227D" w:rsidR="00C64E27" w:rsidRPr="00F42879" w:rsidRDefault="00C64E27" w:rsidP="00A10ACD">
      <w:pPr>
        <w:pStyle w:val="Heading2"/>
        <w:spacing w:after="240" w:afterAutospacing="0"/>
        <w:jc w:val="both"/>
        <w:rPr>
          <w:sz w:val="24"/>
          <w:szCs w:val="24"/>
          <w:u w:val="single"/>
        </w:rPr>
      </w:pPr>
      <w:bookmarkStart w:id="2" w:name="_Toc44335338"/>
      <w:commentRangeStart w:id="3"/>
      <w:r w:rsidRPr="00F42879">
        <w:rPr>
          <w:sz w:val="24"/>
          <w:szCs w:val="24"/>
          <w:u w:val="single"/>
        </w:rPr>
        <w:lastRenderedPageBreak/>
        <w:t>Introduction </w:t>
      </w:r>
      <w:commentRangeEnd w:id="3"/>
      <w:r w:rsidR="00CB2C0A">
        <w:rPr>
          <w:rStyle w:val="CommentReference"/>
          <w:rFonts w:asciiTheme="minorHAnsi" w:eastAsiaTheme="minorHAnsi" w:hAnsiTheme="minorHAnsi" w:cstheme="minorBidi"/>
          <w:b w:val="0"/>
          <w:bCs w:val="0"/>
          <w:lang w:eastAsia="en-US"/>
        </w:rPr>
        <w:commentReference w:id="3"/>
      </w:r>
      <w:bookmarkEnd w:id="2"/>
    </w:p>
    <w:p w14:paraId="31193D8A" w14:textId="53367DE7"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F66562">
        <w:rPr>
          <w:rFonts w:ascii="Times New Roman" w:hAnsi="Times New Roman" w:cs="Times New Roman"/>
          <w:color w:val="000000"/>
          <w:sz w:val="24"/>
          <w:szCs w:val="24"/>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975B01">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characterized by insulin resistance</w:t>
      </w:r>
      <w:r w:rsidR="00A22C98">
        <w:rPr>
          <w:rFonts w:ascii="Times New Roman" w:hAnsi="Times New Roman" w:cs="Times New Roman"/>
          <w:color w:val="000000"/>
          <w:sz w:val="24"/>
          <w:szCs w:val="24"/>
        </w:rPr>
        <w:t xml:space="preserve"> (IR)</w:t>
      </w:r>
      <w:r w:rsidR="00181F79" w:rsidRPr="00181F79">
        <w:rPr>
          <w:rFonts w:ascii="Times New Roman" w:hAnsi="Times New Roman" w:cs="Times New Roman"/>
          <w:color w:val="000000"/>
          <w:sz w:val="24"/>
          <w:szCs w:val="24"/>
        </w:rPr>
        <w:t>.</w:t>
      </w:r>
    </w:p>
    <w:p w14:paraId="09862CB6" w14:textId="7A4A2BCE"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80106E">
        <w:rPr>
          <w:rFonts w:ascii="Times New Roman" w:hAnsi="Times New Roman" w:cs="Times New Roman"/>
          <w:color w:val="000000"/>
          <w:sz w:val="24"/>
          <w:szCs w:val="24"/>
        </w:rPr>
        <w:instrText xml:space="preserve"> ADDIN EN.CITE &lt;EndNote&gt;&lt;Cite&gt;&lt;Author&gt;Samuel&lt;/Author&gt;&lt;Year&gt;2016&lt;/Year&gt;&lt;RecNum&gt;2&lt;/RecNum&gt;&lt;DisplayText&gt;(3)&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80106E">
        <w:rPr>
          <w:rFonts w:ascii="Times New Roman" w:hAnsi="Times New Roman" w:cs="Times New Roman"/>
          <w:noProof/>
          <w:color w:val="000000"/>
          <w:sz w:val="24"/>
          <w:szCs w:val="24"/>
        </w:rPr>
        <w:t>(3)</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243676">
        <w:rPr>
          <w:rFonts w:ascii="Times New Roman" w:hAnsi="Times New Roman" w:cs="Times New Roman"/>
          <w:color w:val="000000"/>
          <w:sz w:val="24"/>
          <w:szCs w:val="24"/>
        </w:rPr>
        <w:instrText xml:space="preserve"> ADDIN EN.CITE &lt;EndNote&gt;&lt;Cite&gt;&lt;Author&gt;Snel&lt;/Author&gt;&lt;Year&gt;2012&lt;/Year&gt;&lt;RecNum&gt;3&lt;/RecNum&gt;&lt;DisplayText&gt;(4)&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243676">
        <w:rPr>
          <w:rFonts w:ascii="Times New Roman" w:hAnsi="Times New Roman" w:cs="Times New Roman"/>
          <w:noProof/>
          <w:color w:val="000000"/>
          <w:sz w:val="24"/>
          <w:szCs w:val="24"/>
        </w:rPr>
        <w:t>(4)</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43544D">
        <w:rPr>
          <w:rFonts w:ascii="Times New Roman" w:hAnsi="Times New Roman" w:cs="Times New Roman"/>
          <w:color w:val="000000"/>
          <w:sz w:val="24"/>
          <w:szCs w:val="24"/>
        </w:rPr>
        <w:instrText xml:space="preserve"> ADDIN EN.CITE &lt;EndNote&gt;&lt;Cite&gt;&lt;Author&gt;Trouwborst&lt;/Author&gt;&lt;Year&gt;2018&lt;/Year&gt;&lt;RecNum&gt;4&lt;/RecNum&gt;&lt;DisplayText&gt;(5)&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43544D">
        <w:rPr>
          <w:rFonts w:ascii="Times New Roman" w:hAnsi="Times New Roman" w:cs="Times New Roman"/>
          <w:noProof/>
          <w:color w:val="000000"/>
          <w:sz w:val="24"/>
          <w:szCs w:val="24"/>
        </w:rPr>
        <w:t>(5)</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6E6E9D">
        <w:rPr>
          <w:rFonts w:ascii="Times New Roman" w:hAnsi="Times New Roman" w:cs="Times New Roman"/>
          <w:color w:val="000000"/>
          <w:sz w:val="24"/>
          <w:szCs w:val="24"/>
        </w:rPr>
        <w:instrText xml:space="preserve"> ADDIN EN.CITE &lt;EndNote&gt;&lt;Cite&gt;&lt;Author&gt;Freeman&lt;/Author&gt;&lt;Year&gt;2019&lt;/Year&gt;&lt;RecNum&gt;5&lt;/RecNum&gt;&lt;DisplayText&gt;(6)&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contributors&gt;&lt;titles&gt;&lt;title&gt;Insulin resistance&lt;/title&gt;&lt;secondary-title&gt;StatPearls [Internet]&lt;/secondary-title&gt;&lt;/titles&gt;&lt;dates&gt;&lt;year&gt;2019&lt;/year&gt;&lt;/dates&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6E6E9D">
        <w:rPr>
          <w:rFonts w:ascii="Times New Roman" w:hAnsi="Times New Roman" w:cs="Times New Roman"/>
          <w:noProof/>
          <w:color w:val="000000"/>
          <w:sz w:val="24"/>
          <w:szCs w:val="24"/>
        </w:rPr>
        <w:t>(6)</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1A38CE">
        <w:rPr>
          <w:rFonts w:ascii="Times New Roman" w:hAnsi="Times New Roman" w:cs="Times New Roman"/>
          <w:color w:val="000000"/>
          <w:sz w:val="24"/>
          <w:szCs w:val="24"/>
        </w:rPr>
        <w:instrText xml:space="preserve"> ADDIN EN.CITE &lt;EndNote&gt;&lt;Cite&gt;&lt;Author&gt;Ferrannini&lt;/Author&gt;&lt;Year&gt;2011&lt;/Year&gt;&lt;RecNum&gt;6&lt;/RecNum&gt;&lt;DisplayText&gt;(7)&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1A38CE">
        <w:rPr>
          <w:rFonts w:ascii="Times New Roman" w:hAnsi="Times New Roman" w:cs="Times New Roman"/>
          <w:noProof/>
          <w:color w:val="000000"/>
          <w:sz w:val="24"/>
          <w:szCs w:val="24"/>
        </w:rPr>
        <w:t>(7)</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672124">
        <w:rPr>
          <w:rFonts w:ascii="Times New Roman" w:hAnsi="Times New Roman" w:cs="Times New Roman"/>
          <w:color w:val="000000"/>
          <w:sz w:val="24"/>
          <w:szCs w:val="24"/>
        </w:rPr>
        <w:instrText xml:space="preserve"> ADDIN EN.CITE &lt;EndNote&gt;&lt;Cite&gt;&lt;Author&gt;Saisho&lt;/Author&gt;&lt;Year&gt;2018&lt;/Year&gt;&lt;RecNum&gt;230&lt;/RecNum&gt;&lt;DisplayText&gt;(8)&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672124">
        <w:rPr>
          <w:rFonts w:ascii="Times New Roman" w:hAnsi="Times New Roman" w:cs="Times New Roman"/>
          <w:noProof/>
          <w:color w:val="000000"/>
          <w:sz w:val="24"/>
          <w:szCs w:val="24"/>
        </w:rPr>
        <w:t>(8)</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 xml:space="preserve">is not yet fully understood, there is no doubt that IR is an important accelerating </w:t>
      </w:r>
      <w:r w:rsidR="00065001" w:rsidRPr="00726349">
        <w:rPr>
          <w:rFonts w:ascii="Times New Roman" w:hAnsi="Times New Roman" w:cs="Times New Roman"/>
          <w:color w:val="ED7D31" w:themeColor="accent2"/>
          <w:sz w:val="24"/>
          <w:szCs w:val="24"/>
        </w:rPr>
        <w:t>factor</w:t>
      </w:r>
      <w:r w:rsidR="00726349" w:rsidRPr="00726349">
        <w:rPr>
          <w:rFonts w:ascii="Times New Roman" w:hAnsi="Times New Roman" w:cs="Times New Roman"/>
          <w:color w:val="ED7D31" w:themeColor="accent2"/>
          <w:sz w:val="24"/>
          <w:szCs w:val="24"/>
        </w:rPr>
        <w:t>/constituent</w:t>
      </w:r>
      <w:r w:rsidR="00065001">
        <w:rPr>
          <w:rFonts w:ascii="Times New Roman" w:hAnsi="Times New Roman" w:cs="Times New Roman"/>
          <w:color w:val="000000"/>
          <w:sz w:val="24"/>
          <w:szCs w:val="24"/>
        </w:rPr>
        <w:t>.</w:t>
      </w:r>
      <w:r w:rsidR="0057583B">
        <w:rPr>
          <w:rFonts w:ascii="Times New Roman" w:hAnsi="Times New Roman" w:cs="Times New Roman"/>
          <w:color w:val="000000"/>
          <w:sz w:val="24"/>
          <w:szCs w:val="24"/>
        </w:rPr>
        <w:t xml:space="preserve"> </w:t>
      </w:r>
      <w:r w:rsidR="00B74B47">
        <w:rPr>
          <w:rFonts w:ascii="Times New Roman" w:hAnsi="Times New Roman" w:cs="Times New Roman"/>
          <w:color w:val="000000"/>
          <w:sz w:val="24"/>
          <w:szCs w:val="24"/>
        </w:rPr>
        <w:t xml:space="preserve">Hence, great efforts are being made in order to investigate </w:t>
      </w:r>
      <w:r w:rsidR="00B74B47" w:rsidRPr="008E0548">
        <w:rPr>
          <w:rFonts w:ascii="Times New Roman" w:hAnsi="Times New Roman" w:cs="Times New Roman"/>
          <w:color w:val="ED7D31" w:themeColor="accent2"/>
          <w:sz w:val="24"/>
          <w:szCs w:val="24"/>
        </w:rPr>
        <w:t xml:space="preserve">factors </w:t>
      </w:r>
      <w:r w:rsidR="00B74B47">
        <w:rPr>
          <w:rFonts w:ascii="Times New Roman" w:hAnsi="Times New Roman" w:cs="Times New Roman"/>
          <w:color w:val="000000"/>
          <w:sz w:val="24"/>
          <w:szCs w:val="24"/>
        </w:rPr>
        <w:t xml:space="preserve">influencing insulin sensitivity. </w:t>
      </w:r>
    </w:p>
    <w:p w14:paraId="6463E455" w14:textId="42FB6EA4"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A92EE0" w:rsidRPr="001A5F7A">
        <w:rPr>
          <w:rFonts w:ascii="Times New Roman" w:hAnsi="Times New Roman" w:cs="Times New Roman"/>
          <w:color w:val="000000"/>
          <w:sz w:val="24"/>
          <w:szCs w:val="24"/>
        </w:rPr>
        <w:instrText xml:space="preserve"> ADDIN EN.CITE &lt;EndNote&gt;&lt;Cite&gt;&lt;Author&gt;Gurung&lt;/Author&gt;&lt;Year&gt;2020&lt;/Year&gt;&lt;RecNum&gt;8&lt;/RecNum&gt;&lt;DisplayText&gt;(9, 10)&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als of the New York Academy of Sciences&lt;/secondary-title&gt;&lt;/titles&gt;&lt;periodical&gt;&lt;full-title&gt;Annals of the New York Academy of Sciences&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A92EE0" w:rsidRPr="001A5F7A">
        <w:rPr>
          <w:rFonts w:ascii="Times New Roman" w:hAnsi="Times New Roman" w:cs="Times New Roman"/>
          <w:noProof/>
          <w:color w:val="000000"/>
          <w:sz w:val="24"/>
          <w:szCs w:val="24"/>
        </w:rPr>
        <w:t>(9, 10)</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A5F7A" w:rsidRPr="001A5F7A">
        <w:rPr>
          <w:rFonts w:ascii="Times New Roman" w:hAnsi="Times New Roman" w:cs="Times New Roman"/>
          <w:color w:val="000000"/>
          <w:sz w:val="24"/>
          <w:szCs w:val="24"/>
        </w:rPr>
        <w:instrText xml:space="preserve"> ADDIN EN.CITE &lt;EndNote&gt;&lt;Cite&gt;&lt;Author&gt;Kinross&lt;/Author&gt;&lt;Year&gt;2011&lt;/Year&gt;&lt;RecNum&gt;10&lt;/RecNum&gt;&lt;DisplayText&gt;(11, 12)&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icine&lt;/secondary-title&gt;&lt;/titles&gt;&lt;periodical&gt;&lt;full-title&gt;Genome medicine&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ure communications&lt;/secondary-title&gt;&lt;/titles&gt;&lt;periodical&gt;&lt;full-title&gt;Nature communications&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1A5F7A" w:rsidRPr="001A5F7A">
        <w:rPr>
          <w:rFonts w:ascii="Times New Roman" w:hAnsi="Times New Roman" w:cs="Times New Roman"/>
          <w:noProof/>
          <w:color w:val="000000"/>
          <w:sz w:val="24"/>
          <w:szCs w:val="24"/>
        </w:rPr>
        <w:t>(11, 12)</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4"/>
      <w:commentRangeStart w:id="5"/>
      <w:commentRangeStart w:id="6"/>
      <w:commentRangeStart w:id="7"/>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53AB32D0" w:rsidR="00546976" w:rsidRDefault="00FC7A57" w:rsidP="001A5F7A">
      <w:pPr>
        <w:pStyle w:val="NormalWeb"/>
        <w:spacing w:before="0" w:beforeAutospacing="0" w:after="0" w:afterAutospacing="0" w:line="360" w:lineRule="auto"/>
        <w:jc w:val="both"/>
        <w:rPr>
          <w:color w:val="000000"/>
        </w:rPr>
      </w:pPr>
      <w:r w:rsidRPr="001A5F7A">
        <w:rPr>
          <w:color w:val="000000"/>
        </w:rPr>
        <w:t xml:space="preserve">One of the well-known metabolic consequences </w:t>
      </w:r>
      <w:r w:rsidR="00F6677C" w:rsidRPr="001A5F7A">
        <w:rPr>
          <w:color w:val="000000"/>
        </w:rPr>
        <w:t xml:space="preserve">linked to IR is </w:t>
      </w:r>
      <w:proofErr w:type="spellStart"/>
      <w:r w:rsidR="00F6677C" w:rsidRPr="001A5F7A">
        <w:rPr>
          <w:color w:val="000000"/>
        </w:rPr>
        <w:t>hypertriglycerid</w:t>
      </w:r>
      <w:r w:rsidR="007B2FD1">
        <w:rPr>
          <w:color w:val="000000"/>
        </w:rPr>
        <w:t>a</w:t>
      </w:r>
      <w:r w:rsidR="00F6677C" w:rsidRPr="001A5F7A">
        <w:rPr>
          <w:color w:val="000000"/>
        </w:rPr>
        <w:t>emia</w:t>
      </w:r>
      <w:proofErr w:type="spellEnd"/>
      <w:r w:rsidR="00F6677C" w:rsidRPr="001A5F7A">
        <w:rPr>
          <w:color w:val="000000"/>
        </w:rPr>
        <w:t xml:space="preserve"> </w:t>
      </w:r>
      <w:commentRangeEnd w:id="4"/>
      <w:r w:rsidR="00FE1A63" w:rsidRPr="001A5F7A">
        <w:rPr>
          <w:rStyle w:val="CommentReference"/>
          <w:rFonts w:eastAsiaTheme="minorHAnsi"/>
          <w:sz w:val="24"/>
          <w:szCs w:val="24"/>
          <w:lang w:eastAsia="en-US"/>
        </w:rPr>
        <w:commentReference w:id="4"/>
      </w:r>
      <w:commentRangeEnd w:id="5"/>
      <w:r w:rsidR="00992CAE">
        <w:rPr>
          <w:color w:val="000000"/>
        </w:rPr>
        <w:fldChar w:fldCharType="begin"/>
      </w:r>
      <w:r w:rsidR="00992CAE">
        <w:rPr>
          <w:color w:val="000000"/>
        </w:rPr>
        <w:instrText xml:space="preserve"> ADDIN EN.CITE &lt;EndNote&gt;&lt;Cite&gt;&lt;Author&gt;Grundy&lt;/Author&gt;&lt;Year&gt;1999&lt;/Year&gt;&lt;RecNum&gt;12&lt;/RecNum&gt;&lt;DisplayText&gt;(13)&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The American journal of cardiology&lt;/secondary-title&gt;&lt;/titles&gt;&lt;periodical&gt;&lt;full-title&gt;The American journal of cardiology&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992CAE">
        <w:rPr>
          <w:noProof/>
          <w:color w:val="000000"/>
        </w:rPr>
        <w:t>(13)</w:t>
      </w:r>
      <w:r w:rsidR="00992CAE">
        <w:rPr>
          <w:color w:val="000000"/>
        </w:rPr>
        <w:fldChar w:fldCharType="end"/>
      </w:r>
      <w:r w:rsidR="001979D7" w:rsidRPr="001A5F7A">
        <w:rPr>
          <w:rStyle w:val="CommentReference"/>
          <w:rFonts w:eastAsiaTheme="minorHAnsi"/>
          <w:sz w:val="24"/>
          <w:szCs w:val="24"/>
          <w:lang w:eastAsia="en-US"/>
        </w:rPr>
        <w:commentReference w:id="5"/>
      </w:r>
      <w:commentRangeEnd w:id="6"/>
      <w:r w:rsidR="00C612F5" w:rsidRPr="001A5F7A">
        <w:rPr>
          <w:rStyle w:val="CommentReference"/>
          <w:rFonts w:eastAsiaTheme="minorHAnsi"/>
          <w:sz w:val="24"/>
          <w:szCs w:val="24"/>
          <w:lang w:eastAsia="en-US"/>
        </w:rPr>
        <w:commentReference w:id="6"/>
      </w:r>
      <w:commentRangeEnd w:id="7"/>
      <w:r w:rsidR="00D6070D" w:rsidRPr="001A5F7A">
        <w:rPr>
          <w:rStyle w:val="CommentReference"/>
          <w:rFonts w:eastAsiaTheme="minorHAnsi"/>
          <w:sz w:val="24"/>
          <w:szCs w:val="24"/>
          <w:lang w:eastAsia="en-US"/>
        </w:rPr>
        <w:commentReference w:id="7"/>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24179B">
        <w:rPr>
          <w:color w:val="000000"/>
        </w:rPr>
        <w:t xml:space="preserve">that </w:t>
      </w:r>
      <w:r w:rsidR="00655E70">
        <w:rPr>
          <w:color w:val="000000"/>
        </w:rPr>
        <w:t xml:space="preserve">result from </w:t>
      </w:r>
      <w:r w:rsidR="009A78A9">
        <w:rPr>
          <w:color w:val="000000"/>
        </w:rPr>
        <w:t xml:space="preserve">a </w:t>
      </w:r>
      <w:r w:rsidR="00763403">
        <w:rPr>
          <w:color w:val="000000"/>
        </w:rPr>
        <w:t>decreased insulin-dependent suppression of lipolysis in IR adipose tissue</w:t>
      </w:r>
      <w:r w:rsidR="004D5566">
        <w:rPr>
          <w:color w:val="000000"/>
        </w:rPr>
        <w:t xml:space="preserve"> </w:t>
      </w:r>
      <w:r w:rsidR="00582E79">
        <w:rPr>
          <w:color w:val="000000"/>
        </w:rPr>
        <w:fldChar w:fldCharType="begin"/>
      </w:r>
      <w:r w:rsidR="00582E79">
        <w:rPr>
          <w:color w:val="000000"/>
        </w:rPr>
        <w:instrText xml:space="preserve"> ADDIN EN.CITE &lt;EndNote&gt;&lt;Cite&gt;&lt;Author&gt;Ginsberg&lt;/Author&gt;&lt;Year&gt;2000&lt;/Year&gt;&lt;RecNum&gt;13&lt;/RecNum&gt;&lt;DisplayText&gt;(14)&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The Journal of clinical investigation&lt;/secondary-title&gt;&lt;/titles&gt;&lt;periodical&gt;&lt;full-title&gt;The Journal of clinical investigation&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582E79">
        <w:rPr>
          <w:noProof/>
          <w:color w:val="000000"/>
        </w:rPr>
        <w:t>(14)</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ha</w:t>
      </w:r>
      <w:r w:rsidR="007B2FD1">
        <w:rPr>
          <w:color w:val="000000"/>
        </w:rPr>
        <w:t>ve</w:t>
      </w:r>
      <w:r w:rsidR="003375D9">
        <w:rPr>
          <w:color w:val="000000"/>
        </w:rPr>
        <w:t xml:space="preserve"> become a topic of interest </w:t>
      </w:r>
      <w:r w:rsidR="00437D31">
        <w:rPr>
          <w:color w:val="000000"/>
        </w:rPr>
        <w:t>as</w:t>
      </w:r>
      <w:r w:rsidR="00567346">
        <w:rPr>
          <w:color w:val="000000"/>
        </w:rPr>
        <w:t xml:space="preserve"> </w:t>
      </w:r>
      <w:r w:rsidR="003375D9">
        <w:rPr>
          <w:color w:val="000000"/>
        </w:rPr>
        <w:t>some</w:t>
      </w:r>
      <w:r w:rsidR="00567346">
        <w:rPr>
          <w:color w:val="000000"/>
        </w:rPr>
        <w:t xml:space="preserve"> </w:t>
      </w:r>
      <w:r w:rsidR="006F73E6">
        <w:rPr>
          <w:color w:val="000000"/>
        </w:rPr>
        <w:t xml:space="preserve">studies </w:t>
      </w:r>
      <w:r w:rsidR="003375D9">
        <w:rPr>
          <w:color w:val="000000"/>
        </w:rPr>
        <w:t>have shown</w:t>
      </w:r>
      <w:r w:rsidR="006F73E6">
        <w:rPr>
          <w:color w:val="000000"/>
        </w:rPr>
        <w:t xml:space="preserve"> increased plasma levels of these </w:t>
      </w:r>
      <w:r w:rsidR="006F73E6">
        <w:rPr>
          <w:color w:val="000000"/>
        </w:rPr>
        <w:lastRenderedPageBreak/>
        <w:t xml:space="preserve">compounds </w:t>
      </w:r>
      <w:r w:rsidR="00FD413B">
        <w:rPr>
          <w:color w:val="000000"/>
        </w:rPr>
        <w:t>to be associated with</w:t>
      </w:r>
      <w:r w:rsidR="006F73E6" w:rsidRPr="00D86EDE">
        <w:t xml:space="preserve"> IR</w:t>
      </w:r>
      <w:r w:rsidR="00CC29BB" w:rsidRPr="00D86EDE">
        <w:t xml:space="preserve"> </w:t>
      </w:r>
      <w:r w:rsidR="00527E8D">
        <w:rPr>
          <w:color w:val="000000"/>
        </w:rPr>
        <w:fldChar w:fldCharType="begin"/>
      </w:r>
      <w:r w:rsidR="00527E8D">
        <w:rPr>
          <w:color w:val="000000"/>
        </w:rPr>
        <w:instrText xml:space="preserve"> ADDIN EN.CITE &lt;EndNote&gt;&lt;Cite&gt;&lt;Author&gt;Klein&lt;/Author&gt;&lt;Year&gt;2016&lt;/Year&gt;&lt;RecNum&gt;14&lt;/RecNum&gt;&lt;DisplayText&gt;(15, 16)&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ecular systems biology&lt;/secondary-title&gt;&lt;/titles&gt;&lt;periodical&gt;&lt;full-title&gt;Molecular systems biology&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527E8D">
        <w:rPr>
          <w:noProof/>
          <w:color w:val="000000"/>
        </w:rPr>
        <w:t>(15, 16)</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o be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050316">
        <w:rPr>
          <w:color w:val="000000"/>
        </w:rPr>
        <w:instrText xml:space="preserve"> ADDIN EN.CITE &lt;EndNote&gt;&lt;Cite&gt;&lt;Author&gt;Sears&lt;/Author&gt;&lt;Year&gt;2009&lt;/Year&gt;&lt;RecNum&gt;16&lt;/RecNum&gt;&lt;DisplayText&gt;(17)&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eedings of the National Academy of Sciences&lt;/secondary-title&gt;&lt;/titles&gt;&lt;periodical&gt;&lt;full-title&gt;Proceedings of the National Academy of Sciences&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050316">
        <w:rPr>
          <w:noProof/>
          <w:color w:val="000000"/>
        </w:rPr>
        <w:t>(17)</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97410C">
        <w:rPr>
          <w:color w:val="000000"/>
        </w:rPr>
        <w:instrText xml:space="preserve"> ADDIN EN.CITE &lt;EndNote&gt;&lt;Cite&gt;&lt;Author&gt;Giebelstein&lt;/Author&gt;&lt;Year&gt;2012&lt;/Year&gt;&lt;RecNum&gt;17&lt;/RecNum&gt;&lt;DisplayText&gt;(18)&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97410C">
        <w:rPr>
          <w:noProof/>
          <w:color w:val="000000"/>
        </w:rPr>
        <w:t>(18)</w:t>
      </w:r>
      <w:r w:rsidR="0097410C">
        <w:rPr>
          <w:color w:val="000000"/>
        </w:rPr>
        <w:fldChar w:fldCharType="end"/>
      </w:r>
      <w:r w:rsidR="0097410C">
        <w:rPr>
          <w:color w:val="000000"/>
        </w:rPr>
        <w:t>.</w:t>
      </w:r>
      <w:r w:rsidR="00780026">
        <w:rPr>
          <w:color w:val="000000"/>
        </w:rPr>
        <w:t xml:space="preserve"> </w:t>
      </w:r>
    </w:p>
    <w:p w14:paraId="69C944AE" w14:textId="77777777" w:rsidR="00854B95" w:rsidRPr="00054D70" w:rsidRDefault="00854B95" w:rsidP="001A5F7A">
      <w:pPr>
        <w:pStyle w:val="NormalWeb"/>
        <w:spacing w:before="0" w:beforeAutospacing="0" w:after="0" w:afterAutospacing="0" w:line="360" w:lineRule="auto"/>
        <w:jc w:val="both"/>
      </w:pP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6AA766B5"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A37D35">
        <w:rPr>
          <w:color w:val="000000"/>
        </w:rPr>
        <w:instrText xml:space="preserve"> ADDIN EN.CITE &lt;EndNote&gt;&lt;Cite&gt;&lt;Author&gt;Integrative&lt;/Author&gt;&lt;Year&gt;2014&lt;/Year&gt;&lt;RecNum&gt;18&lt;/RecNum&gt;&lt;DisplayText&gt;(19)&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A37D35">
        <w:rPr>
          <w:noProof/>
          <w:color w:val="000000"/>
        </w:rPr>
        <w:t>(19)</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 2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8"/>
      <w:r w:rsidR="00460573">
        <w:rPr>
          <w:color w:val="000000"/>
        </w:rPr>
        <w:t xml:space="preserve">Operational Taxonomic Units </w:t>
      </w:r>
      <w:commentRangeEnd w:id="8"/>
      <w:r w:rsidR="00460573">
        <w:rPr>
          <w:rStyle w:val="CommentReference"/>
          <w:rFonts w:asciiTheme="minorHAnsi" w:eastAsiaTheme="minorHAnsi" w:hAnsiTheme="minorHAnsi" w:cstheme="minorBidi"/>
          <w:lang w:eastAsia="en-US"/>
        </w:rPr>
        <w:commentReference w:id="8"/>
      </w:r>
      <w:r w:rsidR="00460573">
        <w:rPr>
          <w:color w:val="000000"/>
        </w:rPr>
        <w:t>(OTUs)</w:t>
      </w:r>
      <w:r w:rsidR="00225D2F">
        <w:rPr>
          <w:color w:val="000000"/>
        </w:rPr>
        <w:t xml:space="preserve"> contribute most to this separation.</w:t>
      </w:r>
      <w:r w:rsidR="003356EC">
        <w:rPr>
          <w:color w:val="000000"/>
        </w:rPr>
        <w:t xml:space="preserve"> </w:t>
      </w:r>
      <w:r w:rsidR="003356EC" w:rsidRPr="00422C34">
        <w:rPr>
          <w:color w:val="FF0000"/>
        </w:rPr>
        <w:t xml:space="preserve">Finally, microbes and metabolites </w:t>
      </w:r>
      <w:r w:rsidR="00AF10B1" w:rsidRPr="00422C34">
        <w:rPr>
          <w:color w:val="FF0000"/>
        </w:rPr>
        <w:t xml:space="preserve">likely </w:t>
      </w:r>
      <w:r w:rsidR="005329DF" w:rsidRPr="00422C34">
        <w:rPr>
          <w:color w:val="FF0000"/>
        </w:rPr>
        <w:t xml:space="preserve">to explain the covariation between the </w:t>
      </w:r>
      <w:r w:rsidR="00A269AF" w:rsidRPr="00422C34">
        <w:rPr>
          <w:color w:val="FF0000"/>
        </w:rPr>
        <w:t xml:space="preserve">metabolomic and metagenomic datasets were identified. </w:t>
      </w:r>
    </w:p>
    <w:p w14:paraId="7F50671D" w14:textId="77777777" w:rsidR="00B6006E" w:rsidRPr="00B6006E" w:rsidRDefault="00B6006E" w:rsidP="00D04A98">
      <w:pPr>
        <w:pStyle w:val="NormalWeb"/>
        <w:spacing w:before="0" w:beforeAutospacing="0" w:after="0" w:afterAutospacing="0" w:line="360" w:lineRule="auto"/>
        <w:jc w:val="both"/>
      </w:pPr>
    </w:p>
    <w:p w14:paraId="2B66F51D" w14:textId="32DA9EF0" w:rsidR="00393F76" w:rsidRPr="00A10ACD" w:rsidRDefault="00393F76" w:rsidP="00A10ACD">
      <w:pPr>
        <w:spacing w:before="360" w:line="360" w:lineRule="auto"/>
        <w:jc w:val="both"/>
        <w:outlineLvl w:val="1"/>
        <w:rPr>
          <w:rFonts w:ascii="Times New Roman" w:eastAsia="Times New Roman" w:hAnsi="Times New Roman" w:cs="Times New Roman"/>
          <w:sz w:val="36"/>
          <w:szCs w:val="36"/>
          <w:lang w:eastAsia="en-GB"/>
        </w:rPr>
      </w:pPr>
      <w:bookmarkStart w:id="9" w:name="_Toc44335339"/>
      <w:commentRangeStart w:id="10"/>
      <w:r w:rsidRPr="00A10ACD">
        <w:rPr>
          <w:rStyle w:val="Heading2Char"/>
          <w:rFonts w:eastAsiaTheme="minorHAnsi"/>
          <w:sz w:val="24"/>
          <w:szCs w:val="24"/>
          <w:u w:val="single"/>
        </w:rPr>
        <w:t>Materials and Methods</w:t>
      </w:r>
      <w:r w:rsidR="00522C85" w:rsidRPr="00A10ACD">
        <w:rPr>
          <w:rStyle w:val="Heading2Char"/>
          <w:rFonts w:eastAsiaTheme="minorHAnsi"/>
          <w:b w:val="0"/>
          <w:bCs w:val="0"/>
          <w:sz w:val="24"/>
          <w:szCs w:val="24"/>
        </w:rPr>
        <w:t xml:space="preserve"> </w:t>
      </w:r>
      <w:commentRangeEnd w:id="10"/>
      <w:r w:rsidR="00B57BEE">
        <w:rPr>
          <w:rStyle w:val="CommentReference"/>
        </w:rPr>
        <w:commentReference w:id="10"/>
      </w:r>
      <w:bookmarkEnd w:id="9"/>
    </w:p>
    <w:p w14:paraId="27D62C08" w14:textId="43523B4C" w:rsidR="00393F76" w:rsidRDefault="00393F7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1" w:name="_Toc44335340"/>
      <w:r w:rsidRPr="00AB7B0F">
        <w:rPr>
          <w:rFonts w:ascii="Times New Roman" w:eastAsia="Times New Roman" w:hAnsi="Times New Roman" w:cs="Times New Roman"/>
          <w:i/>
          <w:iCs/>
          <w:color w:val="auto"/>
          <w:u w:val="single"/>
          <w:lang w:eastAsia="en-GB"/>
        </w:rPr>
        <w:t>Patient data</w:t>
      </w:r>
      <w:bookmarkEnd w:id="11"/>
    </w:p>
    <w:p w14:paraId="740FE68E" w14:textId="639B943F"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sidRPr="00A10ACD">
        <w:rPr>
          <w:rFonts w:ascii="Times New Roman" w:eastAsia="Times New Roman" w:hAnsi="Times New Roman" w:cs="Times New Roman"/>
          <w:i w:val="0"/>
          <w:iCs w:val="0"/>
          <w:color w:val="auto"/>
          <w:sz w:val="24"/>
          <w:szCs w:val="24"/>
          <w:lang w:eastAsia="en-GB"/>
        </w:rPr>
        <w:t>1.1</w:t>
      </w:r>
      <w:r>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5EA25421"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BE0132">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19, 20)&lt;/DisplayText&gt;&lt;record&gt;&lt;rec-number&gt;18&lt;/rec-number&gt;&lt;foreign-keys&gt;&lt;key app="EN" db-id="5vrfsrrsq25exredw29vf0ejdxsprwatv9fp" timestamp="1593182015"&gt;18&lt;/key&gt;&lt;/foreign-keys&gt;&lt;ref-type name="Journal Article"&gt;17&lt;/ref-type&gt;&lt;contributors&gt;&lt;authors&gt;&lt;author&gt;Integrative, HMP&lt;/author&gt;&lt;/authors&gt;&lt;/contributors&gt;&lt;titles&gt;&lt;title&gt;The Integrative Human Microbiome Project: dynamic analysis of microbiome-host omics profiles during periods of human health and disease&lt;/title&gt;&lt;secondary-title&gt;Cell host &amp;amp; microbe&lt;/secondary-title&gt;&lt;/titles&gt;&lt;periodical&gt;&lt;full-title&gt;Cell host &amp;amp;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BE0132">
        <w:rPr>
          <w:rFonts w:ascii="Times New Roman" w:eastAsia="Times New Roman" w:hAnsi="Times New Roman" w:cs="Times New Roman"/>
          <w:noProof/>
          <w:color w:val="000000"/>
          <w:sz w:val="24"/>
          <w:szCs w:val="24"/>
          <w:lang w:eastAsia="en-GB"/>
        </w:rPr>
        <w:t>(19, 20)</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2"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xml:space="preserve">) measurements, race, age, gender, classification as either </w:t>
      </w:r>
      <w:r w:rsidR="006424B3">
        <w:rPr>
          <w:rFonts w:ascii="Times New Roman" w:eastAsia="Times New Roman" w:hAnsi="Times New Roman" w:cs="Times New Roman"/>
          <w:color w:val="000000"/>
          <w:sz w:val="24"/>
          <w:szCs w:val="24"/>
          <w:lang w:eastAsia="en-GB"/>
        </w:rPr>
        <w:t>insulin resistant (IR)</w:t>
      </w:r>
      <w:r w:rsidRPr="00AB7B0F">
        <w:rPr>
          <w:rFonts w:ascii="Times New Roman" w:eastAsia="Times New Roman" w:hAnsi="Times New Roman" w:cs="Times New Roman"/>
          <w:color w:val="000000"/>
          <w:sz w:val="24"/>
          <w:szCs w:val="24"/>
          <w:lang w:eastAsia="en-GB"/>
        </w:rPr>
        <w:t xml:space="preserve"> or </w:t>
      </w:r>
      <w:r w:rsidR="006424B3">
        <w:rPr>
          <w:rFonts w:ascii="Times New Roman" w:eastAsia="Times New Roman" w:hAnsi="Times New Roman" w:cs="Times New Roman"/>
          <w:color w:val="000000"/>
          <w:sz w:val="24"/>
          <w:szCs w:val="24"/>
          <w:lang w:eastAsia="en-GB"/>
        </w:rPr>
        <w:t>insulin sensitive (</w:t>
      </w:r>
      <w:r w:rsidRPr="00AB7B0F">
        <w:rPr>
          <w:rFonts w:ascii="Times New Roman" w:eastAsia="Times New Roman" w:hAnsi="Times New Roman" w:cs="Times New Roman"/>
          <w:color w:val="000000"/>
          <w:sz w:val="24"/>
          <w:szCs w:val="24"/>
          <w:lang w:eastAsia="en-GB"/>
        </w:rPr>
        <w:t>IS</w:t>
      </w:r>
      <w:r w:rsidR="006424B3">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 and BMI. Subjects were classified as either IR or IS based on their SSPG measurement: a SSPG &lt; 150 mg/dl was </w:t>
      </w:r>
      <w:r>
        <w:rPr>
          <w:rFonts w:ascii="Times New Roman" w:eastAsia="Times New Roman" w:hAnsi="Times New Roman" w:cs="Times New Roman"/>
          <w:color w:val="000000"/>
          <w:sz w:val="24"/>
          <w:szCs w:val="24"/>
          <w:lang w:eastAsia="en-GB"/>
        </w:rPr>
        <w:t>considered as</w:t>
      </w:r>
      <w:r w:rsidRPr="00AB7B0F">
        <w:rPr>
          <w:rFonts w:ascii="Times New Roman" w:eastAsia="Times New Roman" w:hAnsi="Times New Roman" w:cs="Times New Roman"/>
          <w:color w:val="000000"/>
          <w:sz w:val="24"/>
          <w:szCs w:val="24"/>
          <w:lang w:eastAsia="en-GB"/>
        </w:rPr>
        <w:t xml:space="preserve"> insulin-sensitive and a SSPG ≥ 150 mg/dl, insulin resistant.</w:t>
      </w:r>
    </w:p>
    <w:p w14:paraId="6F9CAAB6" w14:textId="59EB7707"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host metabolome (involving microbial metabolites)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94326D">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1)&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ure communications&lt;/secondary-title&gt;&lt;/titles&gt;&lt;periodical&gt;&lt;full-title&gt;Nature communications&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94326D">
        <w:rPr>
          <w:rFonts w:ascii="Times New Roman" w:eastAsia="Times New Roman" w:hAnsi="Times New Roman" w:cs="Times New Roman"/>
          <w:noProof/>
          <w:color w:val="000000"/>
          <w:sz w:val="24"/>
          <w:szCs w:val="24"/>
          <w:lang w:eastAsia="en-GB"/>
        </w:rPr>
        <w:t>(21)</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230672">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2)&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contributors&gt;&lt;titles&gt;&lt;title&gt;LC-MS untargeted analysis&lt;/title&gt;&lt;secondary-title&gt;Metabolic Profiling&lt;/secondary-title&gt;&lt;/titles&gt;&lt;pages&gt;99-116&lt;/pages&gt;&lt;dates&gt;&lt;year&gt;2018&lt;/year&gt;&lt;/dates&gt;&lt;publisher&gt;Springer&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30672">
        <w:rPr>
          <w:rFonts w:ascii="Times New Roman" w:eastAsia="Times New Roman" w:hAnsi="Times New Roman" w:cs="Times New Roman"/>
          <w:noProof/>
          <w:color w:val="000000"/>
          <w:sz w:val="24"/>
          <w:szCs w:val="24"/>
          <w:lang w:eastAsia="en-GB"/>
        </w:rPr>
        <w:t>(22)</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FF4936">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3)&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eedings of the National Academy of Sciences&lt;/secondary-title&gt;&lt;/titles&gt;&lt;periodical&gt;&lt;full-title&gt;Proceedings of the National Academy of Sciences&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FF4936">
        <w:rPr>
          <w:rFonts w:ascii="Times New Roman" w:eastAsia="Times New Roman" w:hAnsi="Times New Roman" w:cs="Times New Roman"/>
          <w:noProof/>
          <w:color w:val="000000"/>
          <w:sz w:val="24"/>
          <w:szCs w:val="24"/>
          <w:lang w:eastAsia="en-GB"/>
        </w:rPr>
        <w:t>(23)</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06C96BBD">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6053" cy="3941722"/>
                    </a:xfrm>
                    <a:prstGeom prst="rect">
                      <a:avLst/>
                    </a:prstGeom>
                  </pic:spPr>
                </pic:pic>
              </a:graphicData>
            </a:graphic>
          </wp:inline>
        </w:drawing>
      </w:r>
    </w:p>
    <w:p w14:paraId="3C04DD99" w14:textId="14825D2B"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 xml:space="preserve">Figure 1: </w:t>
      </w:r>
      <w:r w:rsidRPr="00390A9D">
        <w:rPr>
          <w:rFonts w:ascii="Times New Roman" w:eastAsia="Times New Roman" w:hAnsi="Times New Roman" w:cs="Times New Roman"/>
          <w:b/>
          <w:bCs/>
          <w:i/>
          <w:iCs/>
          <w:color w:val="000000"/>
          <w:sz w:val="24"/>
          <w:szCs w:val="24"/>
          <w:lang w:eastAsia="en-GB"/>
        </w:rPr>
        <w:t>the sample population and</w:t>
      </w:r>
      <w:r w:rsidRPr="00390A9D">
        <w:rPr>
          <w:rFonts w:ascii="Times New Roman" w:eastAsia="Times New Roman" w:hAnsi="Times New Roman" w:cs="Times New Roman"/>
          <w:b/>
          <w:bCs/>
          <w:i/>
          <w:iCs/>
          <w:color w:val="FF9900"/>
          <w:sz w:val="24"/>
          <w:szCs w:val="24"/>
          <w:lang w:eastAsia="en-GB"/>
        </w:rPr>
        <w:t xml:space="preserve"> general sampling protocol </w:t>
      </w:r>
      <w:r w:rsidRPr="00390A9D">
        <w:rPr>
          <w:rFonts w:ascii="Times New Roman" w:eastAsia="Times New Roman" w:hAnsi="Times New Roman" w:cs="Times New Roman"/>
          <w:b/>
          <w:bCs/>
          <w:i/>
          <w:iCs/>
          <w:color w:val="000000"/>
          <w:sz w:val="24"/>
          <w:szCs w:val="24"/>
          <w:lang w:eastAsia="en-GB"/>
        </w:rPr>
        <w:t xml:space="preserve">of the </w:t>
      </w:r>
      <w:proofErr w:type="spellStart"/>
      <w:r w:rsidRPr="00390A9D">
        <w:rPr>
          <w:rFonts w:ascii="Times New Roman" w:eastAsia="Times New Roman" w:hAnsi="Times New Roman" w:cs="Times New Roman"/>
          <w:b/>
          <w:bCs/>
          <w:i/>
          <w:iCs/>
          <w:color w:val="000000"/>
          <w:sz w:val="24"/>
          <w:szCs w:val="24"/>
          <w:lang w:eastAsia="en-GB"/>
        </w:rPr>
        <w:t>iHMP’s</w:t>
      </w:r>
      <w:proofErr w:type="spellEnd"/>
      <w:r w:rsidRPr="00390A9D">
        <w:rPr>
          <w:rFonts w:ascii="Times New Roman" w:eastAsia="Times New Roman" w:hAnsi="Times New Roman" w:cs="Times New Roman"/>
          <w:b/>
          <w:bCs/>
          <w:i/>
          <w:iCs/>
          <w:color w:val="000000"/>
          <w:sz w:val="24"/>
          <w:szCs w:val="24"/>
          <w:lang w:eastAsia="en-GB"/>
        </w:rPr>
        <w:t xml:space="preserve"> T2D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is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56C3E557" w:rsidR="00A16D47" w:rsidRPr="00A16D47" w:rsidRDefault="00A10ACD"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1.2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645C2525" w:rsidR="008C5553" w:rsidRPr="008C5553" w:rsidRDefault="008C5553"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2" w:name="_Toc44335341"/>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2"/>
    </w:p>
    <w:p w14:paraId="67ED0DA8" w14:textId="28690047" w:rsidR="002A2224" w:rsidRPr="00AB7B0F" w:rsidRDefault="00A10ACD"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1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2FB6EA4C"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B07C37">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4)&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B07C37">
        <w:rPr>
          <w:rFonts w:ascii="Times New Roman" w:eastAsia="Times New Roman" w:hAnsi="Times New Roman" w:cs="Times New Roman"/>
          <w:noProof/>
          <w:color w:val="000000"/>
          <w:sz w:val="24"/>
          <w:szCs w:val="24"/>
          <w:lang w:eastAsia="en-GB"/>
        </w:rPr>
        <w:t>(24)</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D41B3B">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5)&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D41B3B">
        <w:rPr>
          <w:rFonts w:ascii="Times New Roman" w:eastAsia="Times New Roman" w:hAnsi="Times New Roman" w:cs="Times New Roman"/>
          <w:noProof/>
          <w:color w:val="000000"/>
          <w:sz w:val="24"/>
          <w:szCs w:val="24"/>
          <w:lang w:eastAsia="en-GB"/>
        </w:rPr>
        <w:t>(25)</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F70DA16"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metagenomic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2736C90F"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A large spread of samples </w:t>
      </w:r>
      <w:r w:rsidR="00AB0247">
        <w:rPr>
          <w:rFonts w:ascii="Times New Roman" w:eastAsia="Times New Roman" w:hAnsi="Times New Roman" w:cs="Times New Roman"/>
          <w:color w:val="000000"/>
          <w:sz w:val="24"/>
          <w:szCs w:val="24"/>
          <w:lang w:eastAsia="en-GB"/>
        </w:rPr>
        <w:t xml:space="preserve">was seen to be </w:t>
      </w:r>
      <w:r w:rsidR="00AB0247"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genomic data. </w:t>
      </w:r>
    </w:p>
    <w:p w14:paraId="3DFF2F22" w14:textId="0B8D2E9C"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9D7AF0" w:rsidRPr="00E1644B">
        <w:rPr>
          <w:rFonts w:ascii="Times New Roman" w:eastAsia="Times New Roman" w:hAnsi="Times New Roman" w:cs="Times New Roman"/>
          <w:color w:val="FF0000"/>
          <w:sz w:val="24"/>
          <w:szCs w:val="24"/>
          <w:lang w:eastAsia="en-GB"/>
        </w:rPr>
        <w:t xml:space="preserve">, with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for whom family and genus were specified being consider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 xml:space="preserve">threshold was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t>phyloseq</w:t>
      </w:r>
      <w:proofErr w:type="spellEnd"/>
      <w:r w:rsidR="00A41564" w:rsidRPr="00AB7B0F">
        <w:rPr>
          <w:rFonts w:ascii="Times New Roman" w:eastAsia="Times New Roman" w:hAnsi="Times New Roman" w:cs="Times New Roman"/>
          <w:color w:val="FF0000"/>
          <w:sz w:val="24"/>
          <w:szCs w:val="24"/>
          <w:lang w:eastAsia="en-GB"/>
        </w:rPr>
        <w:t xml:space="preserve"> object </w:t>
      </w:r>
      <w:r w:rsidR="00A41564" w:rsidRPr="00AB7B0F">
        <w:rPr>
          <w:rFonts w:ascii="Times New Roman" w:eastAsia="Times New Roman" w:hAnsi="Times New Roman" w:cs="Times New Roman"/>
          <w:color w:val="FF0000"/>
          <w:sz w:val="24"/>
          <w:szCs w:val="24"/>
          <w:lang w:eastAsia="en-GB"/>
        </w:rPr>
        <w:lastRenderedPageBreak/>
        <w:t>in order to prevent filtering of taxa that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112F2F8C" w:rsidR="00182160" w:rsidRPr="00182160" w:rsidRDefault="00A10ACD"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2.2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646AD20D" w:rsidR="00182160" w:rsidRPr="00001DCC" w:rsidRDefault="00182160" w:rsidP="00182160">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c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w:t>
      </w:r>
      <w:r w:rsidR="006D34C8">
        <w:rPr>
          <w:rFonts w:ascii="Times New Roman" w:hAnsi="Times New Roman" w:cs="Times New Roman"/>
          <w:color w:val="FF0000"/>
          <w:sz w:val="24"/>
          <w:szCs w:val="24"/>
        </w:rPr>
        <w:t>a significant difference in the</w:t>
      </w:r>
      <w:r w:rsidRPr="00AB7B0F">
        <w:rPr>
          <w:rFonts w:ascii="Times New Roman" w:hAnsi="Times New Roman" w:cs="Times New Roman"/>
          <w:color w:val="FF0000"/>
          <w:sz w:val="24"/>
          <w:szCs w:val="24"/>
        </w:rPr>
        <w:t xml:space="preserve"> variance </w:t>
      </w:r>
      <w:r>
        <w:rPr>
          <w:rFonts w:ascii="Times New Roman" w:hAnsi="Times New Roman" w:cs="Times New Roman"/>
          <w:color w:val="FF0000"/>
          <w:sz w:val="24"/>
          <w:szCs w:val="24"/>
        </w:rPr>
        <w:t>o</w:t>
      </w:r>
      <w:r w:rsidRPr="00AB7B0F">
        <w:rPr>
          <w:rFonts w:ascii="Times New Roman" w:hAnsi="Times New Roman" w:cs="Times New Roman"/>
          <w:color w:val="FF0000"/>
          <w:sz w:val="24"/>
          <w:szCs w:val="24"/>
        </w:rPr>
        <w:t xml:space="preserve">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B37D9F">
        <w:rPr>
          <w:rFonts w:ascii="Times New Roman" w:hAnsi="Times New Roman" w:cs="Times New Roman"/>
          <w:sz w:val="24"/>
          <w:szCs w:val="24"/>
        </w:rPr>
        <w:instrText xml:space="preserve"> ADDIN EN.CITE &lt;EndNote&gt;&lt;Cite&gt;&lt;Author&gt;Oksanen&lt;/Author&gt;&lt;Year&gt;2019&lt;/Year&gt;&lt;RecNum&gt;26&lt;/RecNum&gt;&lt;DisplayText&gt;(26)&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B37D9F">
        <w:rPr>
          <w:rFonts w:ascii="Times New Roman" w:hAnsi="Times New Roman" w:cs="Times New Roman"/>
          <w:noProof/>
          <w:sz w:val="24"/>
          <w:szCs w:val="24"/>
        </w:rPr>
        <w:t>(26)</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149AC236" w:rsidR="00D22B0D" w:rsidRDefault="00182160" w:rsidP="007D781C">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Finally, in order to examine which taxa were more and less abundant in each group, box plots for each phylum illustrating the mean abundances </w:t>
      </w:r>
      <w:r>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Pr>
          <w:rFonts w:ascii="Times New Roman" w:eastAsia="Times New Roman" w:hAnsi="Times New Roman" w:cs="Times New Roman"/>
          <w:color w:val="000000"/>
          <w:sz w:val="24"/>
          <w:szCs w:val="24"/>
          <w:lang w:eastAsia="en-GB"/>
        </w:rPr>
        <w:t xml:space="preserve"> 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22C56FD9" w:rsidR="00A86316" w:rsidRPr="008C5553" w:rsidRDefault="00A86316"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3" w:name="_Toc44335342"/>
      <w:r>
        <w:rPr>
          <w:rFonts w:ascii="Times New Roman" w:eastAsia="Times New Roman" w:hAnsi="Times New Roman" w:cs="Times New Roman"/>
          <w:i/>
          <w:iCs/>
          <w:color w:val="auto"/>
          <w:u w:val="single"/>
          <w:lang w:eastAsia="en-GB"/>
        </w:rPr>
        <w:t>Metabolomic data</w:t>
      </w:r>
      <w:bookmarkEnd w:id="13"/>
    </w:p>
    <w:p w14:paraId="55109CFB" w14:textId="5A187862" w:rsidR="00672A52" w:rsidRPr="00AB7B0F" w:rsidRDefault="00A10ACD"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3.1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67B1D9C1"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CC3101">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27)&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CC3101">
        <w:rPr>
          <w:rFonts w:ascii="Times New Roman" w:eastAsia="Times New Roman" w:hAnsi="Times New Roman" w:cs="Times New Roman"/>
          <w:noProof/>
          <w:color w:val="000000"/>
          <w:sz w:val="24"/>
          <w:szCs w:val="24"/>
          <w:lang w:eastAsia="en-GB"/>
        </w:rPr>
        <w:t>(27)</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to identify </w:t>
      </w:r>
      <w:r w:rsidR="00865396" w:rsidRPr="00AB7B0F">
        <w:rPr>
          <w:rFonts w:ascii="Times New Roman" w:eastAsia="Times New Roman" w:hAnsi="Times New Roman" w:cs="Times New Roman"/>
          <w:color w:val="000000"/>
          <w:sz w:val="24"/>
          <w:szCs w:val="24"/>
          <w:lang w:eastAsia="en-GB"/>
        </w:rPr>
        <w:t>metabolite</w:t>
      </w:r>
      <w:r w:rsidR="00865396">
        <w:rPr>
          <w:rFonts w:ascii="Times New Roman" w:eastAsia="Times New Roman" w:hAnsi="Times New Roman" w:cs="Times New Roman"/>
          <w:color w:val="000000"/>
          <w:sz w:val="24"/>
          <w:szCs w:val="24"/>
          <w:lang w:eastAsia="en-GB"/>
        </w:rPr>
        <w:t>s</w:t>
      </w:r>
      <w:r w:rsidR="00865396" w:rsidRPr="00AB7B0F">
        <w:rPr>
          <w:rFonts w:ascii="Times New Roman" w:eastAsia="Times New Roman" w:hAnsi="Times New Roman" w:cs="Times New Roman"/>
          <w:color w:val="000000"/>
          <w:sz w:val="24"/>
          <w:szCs w:val="24"/>
          <w:lang w:eastAsia="en-GB"/>
        </w:rPr>
        <w:t xml:space="preserve"> </w:t>
      </w:r>
      <w:r w:rsidR="00865396">
        <w:rPr>
          <w:rFonts w:ascii="Times New Roman" w:eastAsia="Times New Roman" w:hAnsi="Times New Roman" w:cs="Times New Roman"/>
          <w:color w:val="000000"/>
          <w:sz w:val="24"/>
          <w:szCs w:val="24"/>
          <w:lang w:eastAsia="en-GB"/>
        </w:rPr>
        <w:t xml:space="preserve">whose </w:t>
      </w:r>
      <w:r w:rsidR="00865396" w:rsidRPr="00AB7B0F">
        <w:rPr>
          <w:rFonts w:ascii="Times New Roman" w:eastAsia="Times New Roman" w:hAnsi="Times New Roman" w:cs="Times New Roman"/>
          <w:color w:val="000000"/>
          <w:sz w:val="24"/>
          <w:szCs w:val="24"/>
          <w:lang w:eastAsia="en-GB"/>
        </w:rPr>
        <w:t xml:space="preserve">abundances were significantly different between the IR and IS </w:t>
      </w:r>
      <w:r w:rsidR="00303776">
        <w:rPr>
          <w:rFonts w:ascii="Times New Roman" w:eastAsia="Times New Roman" w:hAnsi="Times New Roman" w:cs="Times New Roman"/>
          <w:color w:val="000000"/>
          <w:sz w:val="24"/>
          <w:szCs w:val="24"/>
          <w:lang w:eastAsia="en-GB"/>
        </w:rPr>
        <w:t>condition via application of a</w:t>
      </w:r>
      <w:r w:rsidR="00CC3C7F">
        <w:rPr>
          <w:rFonts w:ascii="Times New Roman" w:eastAsia="Times New Roman" w:hAnsi="Times New Roman" w:cs="Times New Roman"/>
          <w:color w:val="000000"/>
          <w:sz w:val="24"/>
          <w:szCs w:val="24"/>
          <w:lang w:eastAsia="en-GB"/>
        </w:rPr>
        <w:t xml:space="preserve"> differential analysis (DA).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7A0289">
        <w:rPr>
          <w:rFonts w:ascii="Times New Roman" w:hAnsi="Times New Roman" w:cs="Times New Roman"/>
          <w:sz w:val="24"/>
          <w:szCs w:val="24"/>
        </w:rPr>
        <w:instrText xml:space="preserve"> ADDIN EN.CITE &lt;EndNote&gt;&lt;Cite&gt;&lt;Author&gt;Mock&lt;/Author&gt;&lt;Year&gt;2018&lt;/Year&gt;&lt;RecNum&gt;28&lt;/RecNum&gt;&lt;DisplayText&gt;(28)&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7A0289">
        <w:rPr>
          <w:rFonts w:ascii="Times New Roman" w:hAnsi="Times New Roman" w:cs="Times New Roman"/>
          <w:noProof/>
          <w:sz w:val="24"/>
          <w:szCs w:val="24"/>
        </w:rPr>
        <w:t>(28)</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2164B6B7" w:rsidR="003F7E47" w:rsidRPr="00AB7B0F" w:rsidRDefault="00A10ACD"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 xml:space="preserve">3.2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1338D7E1" w:rsidR="009F688A" w:rsidRPr="008C5553" w:rsidRDefault="009F688A"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4" w:name="_Toc44335343"/>
      <w:r>
        <w:rPr>
          <w:rFonts w:ascii="Times New Roman" w:eastAsia="Times New Roman" w:hAnsi="Times New Roman" w:cs="Times New Roman"/>
          <w:i/>
          <w:iCs/>
          <w:color w:val="auto"/>
          <w:u w:val="single"/>
          <w:lang w:eastAsia="en-GB"/>
        </w:rPr>
        <w:t>Proteomic data</w:t>
      </w:r>
      <w:bookmarkEnd w:id="14"/>
    </w:p>
    <w:p w14:paraId="2A191DBA" w14:textId="7000BE1E"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4.1 </w:t>
      </w:r>
      <w:r w:rsidR="009F688A">
        <w:rPr>
          <w:rFonts w:ascii="Times New Roman" w:eastAsia="Times New Roman" w:hAnsi="Times New Roman" w:cs="Times New Roman"/>
          <w:color w:val="auto"/>
          <w:sz w:val="24"/>
          <w:szCs w:val="24"/>
          <w:lang w:eastAsia="en-GB"/>
        </w:rPr>
        <w:t>Data pre-processing of the proteomic data</w:t>
      </w:r>
    </w:p>
    <w:p w14:paraId="209633F3" w14:textId="1C459EF1" w:rsidR="009F688A" w:rsidRDefault="00EA4197"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Lik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9955506"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CA342F">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29)&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CA342F">
        <w:rPr>
          <w:rFonts w:ascii="Times New Roman" w:eastAsia="Times New Roman" w:hAnsi="Times New Roman" w:cs="Times New Roman"/>
          <w:noProof/>
          <w:sz w:val="24"/>
          <w:szCs w:val="24"/>
          <w:lang w:eastAsia="en-GB"/>
        </w:rPr>
        <w:t>(29)</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1194633" w:rsidR="009F688A" w:rsidRPr="00AB7B0F" w:rsidRDefault="00A10ACD"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4.2 </w:t>
      </w:r>
      <w:r w:rsidR="009F688A">
        <w:rPr>
          <w:rFonts w:ascii="Times New Roman" w:eastAsia="Times New Roman" w:hAnsi="Times New Roman" w:cs="Times New Roman"/>
          <w:color w:val="auto"/>
          <w:sz w:val="24"/>
          <w:szCs w:val="24"/>
          <w:lang w:eastAsia="en-GB"/>
        </w:rPr>
        <w:t>Differential analysis of the proteomic data</w:t>
      </w:r>
    </w:p>
    <w:p w14:paraId="5117616B" w14:textId="4FC51322" w:rsidR="009F688A" w:rsidRDefault="00D37257" w:rsidP="00672A52">
      <w:pPr>
        <w:spacing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 xml:space="preserve">DA of the proteomic data </w:t>
      </w:r>
      <w:r w:rsidR="009B59B5">
        <w:rPr>
          <w:rFonts w:ascii="Times New Roman" w:hAnsi="Times New Roman" w:cs="Times New Roman"/>
          <w:sz w:val="24"/>
          <w:szCs w:val="24"/>
          <w:lang w:eastAsia="en-GB"/>
        </w:rPr>
        <w:t xml:space="preserve">in R-3.6.3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EB4D3B">
        <w:rPr>
          <w:rFonts w:ascii="Times New Roman" w:hAnsi="Times New Roman" w:cs="Times New Roman"/>
          <w:color w:val="000000"/>
          <w:sz w:val="24"/>
          <w:szCs w:val="24"/>
        </w:rPr>
        <w:instrText xml:space="preserve"> ADDIN EN.CITE &lt;EndNote&gt;&lt;Cite&gt;&lt;Author&gt;Ritchie&lt;/Author&gt;&lt;Year&gt;2015&lt;/Year&gt;&lt;RecNum&gt;30&lt;/RecNum&gt;&lt;DisplayText&gt;(30)&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EB4D3B">
        <w:rPr>
          <w:rFonts w:ascii="Times New Roman" w:hAnsi="Times New Roman" w:cs="Times New Roman"/>
          <w:noProof/>
          <w:color w:val="000000"/>
          <w:sz w:val="24"/>
          <w:szCs w:val="24"/>
        </w:rPr>
        <w:t>(30)</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9F688A">
      <w:pPr>
        <w:rPr>
          <w:rFonts w:ascii="Times New Roman" w:hAnsi="Times New Roman" w:cs="Times New Roman"/>
          <w:color w:val="000000"/>
          <w:sz w:val="24"/>
          <w:szCs w:val="24"/>
        </w:rPr>
      </w:pPr>
    </w:p>
    <w:p w14:paraId="71B9E4D0" w14:textId="29F032A6" w:rsidR="00D54256" w:rsidRPr="00AB7B0F" w:rsidRDefault="00CF4DA2" w:rsidP="00A10ACD">
      <w:pPr>
        <w:pStyle w:val="Heading3"/>
        <w:numPr>
          <w:ilvl w:val="0"/>
          <w:numId w:val="9"/>
        </w:numPr>
        <w:spacing w:before="0" w:line="360" w:lineRule="auto"/>
        <w:jc w:val="both"/>
        <w:rPr>
          <w:rFonts w:ascii="Times New Roman" w:eastAsia="Times New Roman" w:hAnsi="Times New Roman" w:cs="Times New Roman"/>
          <w:i/>
          <w:iCs/>
          <w:color w:val="auto"/>
          <w:u w:val="single"/>
          <w:lang w:eastAsia="en-GB"/>
        </w:rPr>
      </w:pPr>
      <w:bookmarkStart w:id="15" w:name="_Toc44335344"/>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bookmarkEnd w:id="15"/>
    </w:p>
    <w:p w14:paraId="1300896E" w14:textId="13E11742" w:rsidR="00AF064E" w:rsidRPr="00AF064E" w:rsidRDefault="00A10ACD" w:rsidP="00AF064E">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1 </w:t>
      </w:r>
      <w:r w:rsidR="00AF064E">
        <w:rPr>
          <w:rFonts w:ascii="Times New Roman" w:eastAsia="Times New Roman" w:hAnsi="Times New Roman" w:cs="Times New Roman"/>
          <w:color w:val="auto"/>
          <w:sz w:val="24"/>
          <w:szCs w:val="24"/>
          <w:lang w:eastAsia="en-GB"/>
        </w:rPr>
        <w:t>Combined pathway analysis of the metabolomic and proteomic data</w:t>
      </w:r>
    </w:p>
    <w:p w14:paraId="3852F7EB" w14:textId="78D52AD4" w:rsidR="00825AF2" w:rsidRPr="00701255" w:rsidRDefault="00701255" w:rsidP="00701255">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sidR="004F6693">
        <w:rPr>
          <w:rFonts w:ascii="Times New Roman" w:eastAsia="Times New Roman" w:hAnsi="Times New Roman" w:cs="Times New Roman"/>
          <w:sz w:val="24"/>
          <w:szCs w:val="24"/>
          <w:lang w:eastAsia="en-GB"/>
        </w:rPr>
        <w:fldChar w:fldCharType="begin"/>
      </w:r>
      <w:r w:rsidR="004F6693">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1)&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sidR="004F6693">
        <w:rPr>
          <w:rFonts w:ascii="Times New Roman" w:eastAsia="Times New Roman" w:hAnsi="Times New Roman" w:cs="Times New Roman"/>
          <w:sz w:val="24"/>
          <w:szCs w:val="24"/>
          <w:lang w:eastAsia="en-GB"/>
        </w:rPr>
        <w:fldChar w:fldCharType="separate"/>
      </w:r>
      <w:r w:rsidR="004F6693">
        <w:rPr>
          <w:rFonts w:ascii="Times New Roman" w:eastAsia="Times New Roman" w:hAnsi="Times New Roman" w:cs="Times New Roman"/>
          <w:noProof/>
          <w:sz w:val="24"/>
          <w:szCs w:val="24"/>
          <w:lang w:eastAsia="en-GB"/>
        </w:rPr>
        <w:t>(31)</w:t>
      </w:r>
      <w:r w:rsidR="004F6693">
        <w:rPr>
          <w:rFonts w:ascii="Times New Roman" w:eastAsia="Times New Roman" w:hAnsi="Times New Roman" w:cs="Times New Roman"/>
          <w:sz w:val="24"/>
          <w:szCs w:val="24"/>
          <w:lang w:eastAsia="en-GB"/>
        </w:rPr>
        <w:fldChar w:fldCharType="end"/>
      </w:r>
      <w:r w:rsidR="004F6693">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sidR="00686704">
        <w:rPr>
          <w:rFonts w:ascii="Times New Roman" w:eastAsia="Times New Roman" w:hAnsi="Times New Roman" w:cs="Times New Roman"/>
          <w:color w:val="000000"/>
          <w:sz w:val="24"/>
          <w:szCs w:val="24"/>
          <w:lang w:eastAsia="en-GB"/>
        </w:rPr>
        <w:fldChar w:fldCharType="begin"/>
      </w:r>
      <w:r w:rsidR="00686704">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2)&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ent protocols in bioinformatics&lt;/secondary-title&gt;&lt;/titles&gt;&lt;periodical&gt;&lt;full-title&gt;Current protocols in bioinformatics&lt;/full-title&gt;&lt;/periodical&gt;&lt;pages&gt;e86&lt;/pages&gt;&lt;volume&gt;68&lt;/volume&gt;&lt;number&gt;1&lt;/number&gt;&lt;dates&gt;&lt;year&gt;2019&lt;/year&gt;&lt;/dates&gt;&lt;isbn&gt;1934-3396&lt;/isbn&gt;&lt;urls&gt;&lt;/urls&gt;&lt;/record&gt;&lt;/Cite&gt;&lt;/EndNote&gt;</w:instrText>
      </w:r>
      <w:r w:rsidR="00686704">
        <w:rPr>
          <w:rFonts w:ascii="Times New Roman" w:eastAsia="Times New Roman" w:hAnsi="Times New Roman" w:cs="Times New Roman"/>
          <w:color w:val="000000"/>
          <w:sz w:val="24"/>
          <w:szCs w:val="24"/>
          <w:lang w:eastAsia="en-GB"/>
        </w:rPr>
        <w:fldChar w:fldCharType="separate"/>
      </w:r>
      <w:r w:rsidR="00686704">
        <w:rPr>
          <w:rFonts w:ascii="Times New Roman" w:eastAsia="Times New Roman" w:hAnsi="Times New Roman" w:cs="Times New Roman"/>
          <w:noProof/>
          <w:color w:val="000000"/>
          <w:sz w:val="24"/>
          <w:szCs w:val="24"/>
          <w:lang w:eastAsia="en-GB"/>
        </w:rPr>
        <w:t>(32)</w:t>
      </w:r>
      <w:r w:rsidR="00686704">
        <w:rPr>
          <w:rFonts w:ascii="Times New Roman" w:eastAsia="Times New Roman" w:hAnsi="Times New Roman" w:cs="Times New Roman"/>
          <w:color w:val="000000"/>
          <w:sz w:val="24"/>
          <w:szCs w:val="24"/>
          <w:lang w:eastAsia="en-GB"/>
        </w:rPr>
        <w:fldChar w:fldCharType="end"/>
      </w:r>
      <w:r w:rsidR="00686704">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 most likely altered biological pathways in the IR subjects compared to the IS subjects to be determined. </w:t>
      </w:r>
    </w:p>
    <w:p w14:paraId="396C20FA" w14:textId="59CBDB34" w:rsidR="00DC1A61" w:rsidRPr="00AB7B0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A. </w:t>
      </w:r>
      <w:r w:rsidR="00DC1A61" w:rsidRPr="00AB7B0F">
        <w:rPr>
          <w:rFonts w:ascii="Times New Roman" w:eastAsia="Times New Roman" w:hAnsi="Times New Roman" w:cs="Times New Roman"/>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 xml:space="preserve">identifiers from </w:t>
      </w:r>
      <w:r w:rsidR="00A74114">
        <w:rPr>
          <w:rFonts w:ascii="Times New Roman" w:eastAsia="Times New Roman" w:hAnsi="Times New Roman" w:cs="Times New Roman"/>
          <w:color w:val="FF9900"/>
          <w:sz w:val="24"/>
          <w:szCs w:val="24"/>
          <w:lang w:eastAsia="en-GB"/>
        </w:rPr>
        <w:t>commonly used</w:t>
      </w:r>
      <w:r w:rsidRPr="00AB7B0F">
        <w:rPr>
          <w:rFonts w:ascii="Times New Roman" w:eastAsia="Times New Roman" w:hAnsi="Times New Roman" w:cs="Times New Roman"/>
          <w:color w:val="FF9900"/>
          <w:sz w:val="24"/>
          <w:szCs w:val="24"/>
          <w:lang w:eastAsia="en-GB"/>
        </w:rPr>
        <w:t xml:space="preserve"> database</w:t>
      </w:r>
      <w:r w:rsidR="00E115B9">
        <w:rPr>
          <w:rFonts w:ascii="Times New Roman" w:eastAsia="Times New Roman" w:hAnsi="Times New Roman" w:cs="Times New Roman"/>
          <w:color w:val="FF9900"/>
          <w:sz w:val="24"/>
          <w:szCs w:val="24"/>
          <w:lang w:eastAsia="en-GB"/>
        </w:rPr>
        <w:t>s</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0428F706" w14:textId="6E3A2449"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w:t>
      </w:r>
      <w:r w:rsidR="004574A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Furthermore, som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i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then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w:t>
      </w:r>
    </w:p>
    <w:p w14:paraId="3299424D" w14:textId="55223A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using well-known databases (such as 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190662">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3)&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ence&lt;/secondary-title&gt;&lt;/titles&gt;&lt;periodical&gt;&lt;full-title&gt;Protein Science&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190662">
        <w:rPr>
          <w:rFonts w:ascii="Times New Roman" w:eastAsia="Times New Roman" w:hAnsi="Times New Roman" w:cs="Times New Roman"/>
          <w:noProof/>
          <w:color w:val="000000"/>
          <w:sz w:val="24"/>
          <w:szCs w:val="24"/>
          <w:lang w:eastAsia="en-GB"/>
        </w:rPr>
        <w:t>(33)</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4E09EE">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4)&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4E09EE">
        <w:rPr>
          <w:rFonts w:ascii="Times New Roman" w:eastAsia="Times New Roman" w:hAnsi="Times New Roman" w:cs="Times New Roman"/>
          <w:noProof/>
          <w:color w:val="000000"/>
          <w:sz w:val="24"/>
          <w:szCs w:val="24"/>
          <w:lang w:eastAsia="en-GB"/>
        </w:rPr>
        <w:t>(34)</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w:t>
      </w:r>
    </w:p>
    <w:p w14:paraId="3C914263" w14:textId="77777777" w:rsidR="008032C3" w:rsidRPr="00AB7B0F" w:rsidRDefault="008032C3" w:rsidP="008032C3">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40B16B60" w:rsidR="008032C3" w:rsidRPr="008B36FF" w:rsidRDefault="00A10ACD"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 xml:space="preserve">5.1.B. </w:t>
      </w:r>
      <w:r w:rsidR="001F5CFE">
        <w:rPr>
          <w:rFonts w:ascii="Times New Roman" w:eastAsia="Times New Roman" w:hAnsi="Times New Roman" w:cs="Times New Roman"/>
          <w:color w:val="auto"/>
          <w:sz w:val="24"/>
          <w:szCs w:val="24"/>
          <w:lang w:eastAsia="en-GB"/>
        </w:rPr>
        <w:t xml:space="preserve">Pathway analysis </w:t>
      </w:r>
    </w:p>
    <w:p w14:paraId="12BB52DF" w14:textId="0DE0717C"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16"/>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9B42D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5)&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9B42D0">
        <w:rPr>
          <w:rFonts w:ascii="Times New Roman" w:eastAsia="Times New Roman" w:hAnsi="Times New Roman" w:cs="Times New Roman"/>
          <w:noProof/>
          <w:color w:val="000000"/>
          <w:sz w:val="24"/>
          <w:szCs w:val="24"/>
          <w:lang w:eastAsia="en-GB"/>
        </w:rPr>
        <w:t>(35)</w:t>
      </w:r>
      <w:r w:rsidR="009B42D0">
        <w:rPr>
          <w:rFonts w:ascii="Times New Roman" w:eastAsia="Times New Roman" w:hAnsi="Times New Roman" w:cs="Times New Roman"/>
          <w:color w:val="000000"/>
          <w:sz w:val="24"/>
          <w:szCs w:val="24"/>
          <w:lang w:eastAsia="en-GB"/>
        </w:rPr>
        <w:fldChar w:fldCharType="end"/>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E21360">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6)&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E21360">
        <w:rPr>
          <w:rFonts w:ascii="Times New Roman" w:eastAsia="Times New Roman" w:hAnsi="Times New Roman" w:cs="Times New Roman"/>
          <w:noProof/>
          <w:color w:val="000000"/>
          <w:sz w:val="24"/>
          <w:szCs w:val="24"/>
          <w:lang w:eastAsia="en-GB"/>
        </w:rPr>
        <w:t>(36)</w:t>
      </w:r>
      <w:r w:rsidR="00E21360">
        <w:rPr>
          <w:rFonts w:ascii="Times New Roman" w:eastAsia="Times New Roman" w:hAnsi="Times New Roman" w:cs="Times New Roman"/>
          <w:color w:val="000000"/>
          <w:sz w:val="24"/>
          <w:szCs w:val="24"/>
          <w:lang w:eastAsia="en-GB"/>
        </w:rPr>
        <w:fldChar w:fldCharType="end"/>
      </w:r>
      <w:r w:rsidR="00E21360">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databases</w:t>
      </w:r>
      <w:r w:rsidR="00CF4DA2" w:rsidRPr="00AB7B0F">
        <w:rPr>
          <w:rFonts w:ascii="Times New Roman" w:eastAsia="Times New Roman" w:hAnsi="Times New Roman" w:cs="Times New Roman"/>
          <w:color w:val="000000"/>
          <w:sz w:val="24"/>
          <w:szCs w:val="24"/>
          <w:lang w:eastAsia="en-GB"/>
        </w:rPr>
        <w:t xml:space="preserve">. </w:t>
      </w:r>
      <w:commentRangeEnd w:id="16"/>
      <w:r w:rsidR="00080F1C">
        <w:rPr>
          <w:rStyle w:val="CommentReference"/>
        </w:rPr>
        <w:commentReference w:id="16"/>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EC1E2F">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37)&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EC1E2F">
        <w:rPr>
          <w:rFonts w:ascii="Times New Roman" w:eastAsia="Times New Roman" w:hAnsi="Times New Roman" w:cs="Times New Roman"/>
          <w:noProof/>
          <w:color w:val="000000"/>
          <w:sz w:val="24"/>
          <w:szCs w:val="24"/>
          <w:lang w:eastAsia="en-GB"/>
        </w:rPr>
        <w:t>(37)</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proofErr w:type="spellStart"/>
      <w:r w:rsidR="00585304">
        <w:rPr>
          <w:rFonts w:ascii="Times New Roman" w:eastAsia="Times New Roman" w:hAnsi="Times New Roman" w:cs="Times New Roman"/>
          <w:color w:val="000000"/>
          <w:sz w:val="24"/>
          <w:szCs w:val="24"/>
          <w:lang w:eastAsia="en-GB"/>
        </w:rPr>
        <w:t>containig</w:t>
      </w:r>
      <w:proofErr w:type="spellEnd"/>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41E0ADFE" w14:textId="5F9D0896" w:rsidR="00CF4DA2" w:rsidRPr="008C27F4" w:rsidRDefault="00CF4DA2" w:rsidP="00CF4DA2">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4477B896" w14:textId="77777777" w:rsidR="007D448B" w:rsidRDefault="007D448B" w:rsidP="00242C10">
      <w:pPr>
        <w:pStyle w:val="Heading4"/>
        <w:spacing w:line="360" w:lineRule="auto"/>
        <w:jc w:val="both"/>
        <w:rPr>
          <w:rFonts w:ascii="Times New Roman" w:eastAsia="Times New Roman" w:hAnsi="Times New Roman" w:cs="Times New Roman"/>
          <w:color w:val="auto"/>
          <w:sz w:val="24"/>
          <w:szCs w:val="24"/>
          <w:lang w:eastAsia="en-GB"/>
        </w:rPr>
      </w:pPr>
    </w:p>
    <w:p w14:paraId="2C571D3B" w14:textId="6365C82B" w:rsidR="00242C10" w:rsidRPr="00AB7B0F" w:rsidRDefault="00A10ACD"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5.2 </w:t>
      </w:r>
      <w:r w:rsidR="00242C10" w:rsidRPr="00AB7B0F">
        <w:rPr>
          <w:rFonts w:ascii="Times New Roman" w:eastAsia="Times New Roman" w:hAnsi="Times New Roman" w:cs="Times New Roman"/>
          <w:color w:val="auto"/>
          <w:sz w:val="24"/>
          <w:szCs w:val="24"/>
          <w:lang w:eastAsia="en-GB"/>
        </w:rPr>
        <w:t>Network Analysis</w:t>
      </w:r>
    </w:p>
    <w:p w14:paraId="0DBBBB5C" w14:textId="62D4C0DB"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57500A">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179&lt;/RecNum&gt;&lt;DisplayText&gt;(38)&lt;/DisplayText&gt;&lt;record&gt;&lt;rec-number&gt;179&lt;/rec-number&gt;&lt;foreign-keys&gt;&lt;key app="EN" db-id="f9f5zf0wndr25ae0t9np2tznxfxvw99xr09a" timestamp="1584976309"&gt;17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57500A">
        <w:rPr>
          <w:rFonts w:ascii="Times New Roman" w:eastAsia="Times New Roman" w:hAnsi="Times New Roman" w:cs="Times New Roman"/>
          <w:noProof/>
          <w:color w:val="000000"/>
          <w:sz w:val="24"/>
          <w:szCs w:val="24"/>
          <w:lang w:eastAsia="en-GB"/>
        </w:rPr>
        <w:t>(38)</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905856">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188&lt;/RecNum&gt;&lt;DisplayText&gt;(39)&lt;/DisplayText&gt;&lt;record&gt;&lt;rec-number&gt;188&lt;/rec-number&gt;&lt;foreign-keys&gt;&lt;key app="EN" db-id="f9f5zf0wndr25ae0t9np2tznxfxvw99xr09a" timestamp="1584979541"&gt;188&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ournal of proteome research&lt;/secondary-title&gt;&lt;/titles&gt;&lt;periodical&gt;&lt;full-title&gt;Journal of proteome research&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905856">
        <w:rPr>
          <w:rFonts w:ascii="Times New Roman" w:eastAsia="Times New Roman" w:hAnsi="Times New Roman" w:cs="Times New Roman"/>
          <w:noProof/>
          <w:color w:val="000000"/>
          <w:sz w:val="24"/>
          <w:szCs w:val="24"/>
          <w:lang w:eastAsia="en-GB"/>
        </w:rPr>
        <w:t>(39)</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E15B52">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187&lt;/RecNum&gt;&lt;DisplayText&gt;(40)&lt;/DisplayText&gt;&lt;record&gt;&lt;rec-number&gt;187&lt;/rec-number&gt;&lt;foreign-keys&gt;&lt;key app="EN" db-id="f9f5zf0wndr25ae0t9np2tznxfxvw99xr09a" timestamp="1584979456"&gt;187&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E15B52">
        <w:rPr>
          <w:rFonts w:ascii="Times New Roman" w:eastAsia="Times New Roman" w:hAnsi="Times New Roman" w:cs="Times New Roman"/>
          <w:noProof/>
          <w:color w:val="000000"/>
          <w:sz w:val="24"/>
          <w:szCs w:val="24"/>
          <w:lang w:eastAsia="en-GB"/>
        </w:rPr>
        <w:t>(40)</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7F43FCF" w:rsidR="00AC225F" w:rsidRPr="00003DA5" w:rsidRDefault="00B63025" w:rsidP="00003D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19939916" w14:textId="0F960946" w:rsidR="00F76FC0" w:rsidRPr="00D23B46" w:rsidRDefault="00C402FD" w:rsidP="00A10ACD">
      <w:pPr>
        <w:pStyle w:val="Heading3"/>
        <w:numPr>
          <w:ilvl w:val="0"/>
          <w:numId w:val="9"/>
        </w:numPr>
        <w:spacing w:line="360" w:lineRule="auto"/>
        <w:jc w:val="both"/>
        <w:rPr>
          <w:rFonts w:ascii="Times New Roman" w:eastAsia="Times New Roman" w:hAnsi="Times New Roman" w:cs="Times New Roman"/>
          <w:i/>
          <w:iCs/>
          <w:color w:val="auto"/>
          <w:u w:val="single"/>
          <w:lang w:eastAsia="en-GB"/>
        </w:rPr>
      </w:pPr>
      <w:bookmarkStart w:id="17" w:name="_Toc44335345"/>
      <w:r>
        <w:rPr>
          <w:rFonts w:ascii="Times New Roman" w:eastAsia="Times New Roman" w:hAnsi="Times New Roman" w:cs="Times New Roman"/>
          <w:i/>
          <w:iCs/>
          <w:color w:val="auto"/>
          <w:u w:val="single"/>
          <w:lang w:eastAsia="en-GB"/>
        </w:rPr>
        <w:lastRenderedPageBreak/>
        <w:t>Integrative analysis of the metabolic and metagenomic data</w:t>
      </w:r>
      <w:bookmarkEnd w:id="17"/>
    </w:p>
    <w:p w14:paraId="77E9DB94" w14:textId="367F45ED" w:rsidR="00C402FD" w:rsidRPr="00AB7B0F" w:rsidRDefault="00A10ACD"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6.1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7C60A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73BE2CCE" w:rsidR="006C5EBA" w:rsidRDefault="004E36D3" w:rsidP="007C60A4">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being included</w:t>
      </w:r>
      <w:r w:rsidR="00BD7CC7">
        <w:rPr>
          <w:rFonts w:ascii="Times New Roman" w:hAnsi="Times New Roman" w:cs="Times New Roman"/>
          <w:color w:val="000000"/>
          <w:sz w:val="24"/>
          <w:szCs w:val="24"/>
        </w:rPr>
        <w:t>, as explained before</w:t>
      </w:r>
      <w:r w:rsidR="0092080B">
        <w:rPr>
          <w:rFonts w:ascii="Times New Roman" w:hAnsi="Times New Roman" w:cs="Times New Roman"/>
          <w:color w:val="000000"/>
          <w:sz w:val="24"/>
          <w:szCs w:val="24"/>
        </w:rPr>
        <w:t xml:space="preserve">.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7F945C84" w:rsidR="00BB0566" w:rsidRPr="00901BB0" w:rsidRDefault="00A10ACD"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 xml:space="preserve">6.2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1D86404D" w:rsidR="007C60A4" w:rsidRDefault="00E41F47" w:rsidP="00901BB0">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recognition of the corresponding features linking the 2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p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multivariate a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016ED2">
        <w:rPr>
          <w:rFonts w:ascii="Times New Roman" w:hAnsi="Times New Roman" w:cs="Times New Roman"/>
          <w:color w:val="000000"/>
          <w:sz w:val="24"/>
          <w:szCs w:val="24"/>
        </w:rPr>
        <w:instrText xml:space="preserve"> ADDIN EN.CITE &lt;EndNote&gt;&lt;Cite&gt;&lt;Author&gt;Witten&lt;/Author&gt;&lt;Year&gt;2020&lt;/Year&gt;&lt;RecNum&gt;41&lt;/RecNum&gt;&lt;DisplayText&gt;(41)&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016ED2">
        <w:rPr>
          <w:rFonts w:ascii="Times New Roman" w:hAnsi="Times New Roman" w:cs="Times New Roman"/>
          <w:noProof/>
          <w:color w:val="000000"/>
          <w:sz w:val="24"/>
          <w:szCs w:val="24"/>
        </w:rPr>
        <w:t>(41)</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672A52">
      <w:pPr>
        <w:spacing w:line="360" w:lineRule="auto"/>
        <w:rPr>
          <w:rFonts w:ascii="Times New Roman" w:hAnsi="Times New Roman" w:cs="Times New Roman"/>
          <w:color w:val="000000"/>
          <w:sz w:val="24"/>
          <w:szCs w:val="24"/>
        </w:rPr>
      </w:pPr>
    </w:p>
    <w:p w14:paraId="013A760D" w14:textId="46044830" w:rsidR="00AC225F" w:rsidRDefault="00C92B69" w:rsidP="00672A52">
      <w:pPr>
        <w:spacing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ere all performed using </w:t>
      </w:r>
      <w:r w:rsidRPr="00B04BF9">
        <w:rPr>
          <w:rFonts w:ascii="Times New Roman" w:eastAsia="Times New Roman" w:hAnsi="Times New Roman" w:cs="Times New Roman"/>
          <w:sz w:val="24"/>
          <w:szCs w:val="24"/>
          <w:lang w:eastAsia="en-GB"/>
        </w:rPr>
        <w:t>in R-3.6.3</w:t>
      </w:r>
      <w:r w:rsidR="002240C1" w:rsidRPr="00B04BF9">
        <w:rPr>
          <w:rFonts w:ascii="Times New Roman" w:eastAsia="Times New Roman" w:hAnsi="Times New Roman" w:cs="Times New Roman"/>
          <w:sz w:val="24"/>
          <w:szCs w:val="24"/>
          <w:lang w:eastAsia="en-GB"/>
        </w:rPr>
        <w:t xml:space="preserve"> </w:t>
      </w:r>
      <w:r w:rsidR="00FE7232" w:rsidRPr="00B04BF9">
        <w:rPr>
          <w:rFonts w:ascii="Times New Roman" w:eastAsia="Times New Roman" w:hAnsi="Times New Roman" w:cs="Times New Roman"/>
          <w:sz w:val="24"/>
          <w:szCs w:val="24"/>
          <w:lang w:eastAsia="en-GB"/>
        </w:rPr>
        <w:fldChar w:fldCharType="begin"/>
      </w:r>
      <w:r w:rsidR="00FE7232" w:rsidRPr="00B04BF9">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2)&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B04BF9">
        <w:rPr>
          <w:rFonts w:ascii="Times New Roman" w:eastAsia="Times New Roman" w:hAnsi="Times New Roman" w:cs="Times New Roman"/>
          <w:sz w:val="24"/>
          <w:szCs w:val="24"/>
          <w:lang w:eastAsia="en-GB"/>
        </w:rPr>
        <w:fldChar w:fldCharType="separate"/>
      </w:r>
      <w:r w:rsidR="00FE7232" w:rsidRPr="00B04BF9">
        <w:rPr>
          <w:rFonts w:ascii="Times New Roman" w:eastAsia="Times New Roman" w:hAnsi="Times New Roman" w:cs="Times New Roman"/>
          <w:noProof/>
          <w:sz w:val="24"/>
          <w:szCs w:val="24"/>
          <w:lang w:eastAsia="en-GB"/>
        </w:rPr>
        <w:t>(42)</w:t>
      </w:r>
      <w:r w:rsidR="00FE7232" w:rsidRPr="00B04BF9">
        <w:rPr>
          <w:rFonts w:ascii="Times New Roman" w:eastAsia="Times New Roman" w:hAnsi="Times New Roman" w:cs="Times New Roman"/>
          <w:sz w:val="24"/>
          <w:szCs w:val="24"/>
          <w:lang w:eastAsia="en-GB"/>
        </w:rPr>
        <w:fldChar w:fldCharType="end"/>
      </w:r>
      <w:r w:rsidRPr="00B04BF9">
        <w:rPr>
          <w:rFonts w:ascii="Times New Roman" w:eastAsia="Times New Roman" w:hAnsi="Times New Roman" w:cs="Times New Roman"/>
          <w:sz w:val="24"/>
          <w:szCs w:val="24"/>
          <w:lang w:eastAsia="en-GB"/>
        </w:rPr>
        <w:t xml:space="preserve">. </w:t>
      </w:r>
      <w:r w:rsidR="004479D2">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corresponding </w:t>
      </w:r>
      <w:r w:rsidR="00AC225F">
        <w:rPr>
          <w:rFonts w:ascii="Times New Roman" w:hAnsi="Times New Roman" w:cs="Times New Roman"/>
          <w:color w:val="000000"/>
          <w:sz w:val="24"/>
          <w:szCs w:val="24"/>
        </w:rPr>
        <w:t>R scripts</w:t>
      </w:r>
      <w:r w:rsidR="004479D2">
        <w:rPr>
          <w:rFonts w:ascii="Times New Roman" w:hAnsi="Times New Roman" w:cs="Times New Roman"/>
          <w:color w:val="000000"/>
          <w:sz w:val="24"/>
          <w:szCs w:val="24"/>
        </w:rPr>
        <w:t xml:space="preserve"> </w:t>
      </w:r>
      <w:r w:rsidR="009B59B5">
        <w:rPr>
          <w:rFonts w:ascii="Times New Roman" w:hAnsi="Times New Roman" w:cs="Times New Roman"/>
          <w:color w:val="000000"/>
          <w:sz w:val="24"/>
          <w:szCs w:val="24"/>
        </w:rPr>
        <w:t xml:space="preserve">can all be downloaded from </w:t>
      </w:r>
      <w:r w:rsidR="00901BB0">
        <w:rPr>
          <w:rFonts w:ascii="Times New Roman" w:hAnsi="Times New Roman" w:cs="Times New Roman"/>
          <w:color w:val="000000"/>
          <w:sz w:val="24"/>
          <w:szCs w:val="24"/>
        </w:rPr>
        <w:t>… (</w:t>
      </w:r>
      <w:proofErr w:type="spellStart"/>
      <w:r w:rsidR="00901BB0">
        <w:rPr>
          <w:rFonts w:ascii="Times New Roman" w:hAnsi="Times New Roman" w:cs="Times New Roman"/>
          <w:color w:val="000000"/>
          <w:sz w:val="24"/>
          <w:szCs w:val="24"/>
        </w:rPr>
        <w:t>github</w:t>
      </w:r>
      <w:proofErr w:type="spellEnd"/>
      <w:r w:rsidR="00901BB0">
        <w:rPr>
          <w:rFonts w:ascii="Times New Roman" w:hAnsi="Times New Roman" w:cs="Times New Roman"/>
          <w:color w:val="000000"/>
          <w:sz w:val="24"/>
          <w:szCs w:val="24"/>
        </w:rPr>
        <w:t xml:space="preserve"> link).</w:t>
      </w:r>
    </w:p>
    <w:p w14:paraId="750DD2C1" w14:textId="2E5B1B91" w:rsidR="008716E4" w:rsidRDefault="008716E4" w:rsidP="00672A52">
      <w:pPr>
        <w:spacing w:line="360" w:lineRule="auto"/>
        <w:rPr>
          <w:rFonts w:ascii="Times New Roman" w:hAnsi="Times New Roman" w:cs="Times New Roman"/>
          <w:color w:val="000000"/>
          <w:sz w:val="24"/>
          <w:szCs w:val="24"/>
        </w:rPr>
      </w:pPr>
    </w:p>
    <w:p w14:paraId="49A21307" w14:textId="0C3B881F" w:rsidR="008716E4" w:rsidRDefault="008716E4" w:rsidP="008716E4">
      <w:pPr>
        <w:pStyle w:val="Heading2"/>
        <w:spacing w:before="0" w:beforeAutospacing="0" w:after="160" w:afterAutospacing="0"/>
        <w:jc w:val="both"/>
        <w:rPr>
          <w:b w:val="0"/>
          <w:bCs w:val="0"/>
          <w:sz w:val="24"/>
          <w:szCs w:val="24"/>
        </w:rPr>
      </w:pPr>
      <w:bookmarkStart w:id="18" w:name="_Toc44335346"/>
      <w:commentRangeStart w:id="19"/>
      <w:r>
        <w:rPr>
          <w:sz w:val="24"/>
          <w:szCs w:val="24"/>
          <w:u w:val="single"/>
        </w:rPr>
        <w:t>Results</w:t>
      </w:r>
      <w:r>
        <w:rPr>
          <w:b w:val="0"/>
          <w:bCs w:val="0"/>
          <w:sz w:val="24"/>
          <w:szCs w:val="24"/>
        </w:rPr>
        <w:t xml:space="preserve"> </w:t>
      </w:r>
      <w:commentRangeEnd w:id="19"/>
      <w:r w:rsidR="00415657">
        <w:rPr>
          <w:rStyle w:val="CommentReference"/>
          <w:rFonts w:asciiTheme="minorHAnsi" w:eastAsiaTheme="minorHAnsi" w:hAnsiTheme="minorHAnsi" w:cstheme="minorBidi"/>
          <w:b w:val="0"/>
          <w:bCs w:val="0"/>
          <w:lang w:eastAsia="en-US"/>
        </w:rPr>
        <w:commentReference w:id="19"/>
      </w:r>
      <w:bookmarkEnd w:id="18"/>
    </w:p>
    <w:p w14:paraId="69C0DD6A" w14:textId="11250634" w:rsidR="008716E4" w:rsidRPr="00192BF2" w:rsidRDefault="008716E4" w:rsidP="00192BF2">
      <w:pPr>
        <w:spacing w:after="0" w:line="360" w:lineRule="auto"/>
        <w:jc w:val="both"/>
        <w:rPr>
          <w:rFonts w:ascii="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 </w:t>
      </w:r>
      <w:r w:rsidRPr="00192BF2">
        <w:rPr>
          <w:rFonts w:ascii="Times New Roman" w:eastAsia="Times New Roman" w:hAnsi="Times New Roman" w:cs="Times New Roman"/>
          <w:sz w:val="24"/>
          <w:szCs w:val="24"/>
          <w:lang w:eastAsia="en-GB"/>
        </w:rPr>
        <w:t>Moreover, the proteome data included 302 proteins annotated with HGNC symbols while the metabolome data was reduced from 724 metabolites to 323 metabolites after excluding those with no HMDB identifier specified.</w:t>
      </w:r>
    </w:p>
    <w:p w14:paraId="26FB1E99" w14:textId="77777777" w:rsidR="008716E4"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after excluding those with a </w:t>
      </w:r>
      <w:r>
        <w:rPr>
          <w:rFonts w:ascii="Times New Roman" w:eastAsia="Times New Roman" w:hAnsi="Times New Roman" w:cs="Times New Roman"/>
          <w:color w:val="000000"/>
          <w:sz w:val="24"/>
          <w:szCs w:val="24"/>
          <w:lang w:eastAsia="en-GB"/>
        </w:rPr>
        <w:lastRenderedPageBreak/>
        <w:t xml:space="preserve">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6CC096EF" w:rsidR="008716E4" w:rsidRDefault="008716E4" w:rsidP="00F860BB">
      <w:pPr>
        <w:pStyle w:val="Heading3"/>
        <w:spacing w:line="360" w:lineRule="auto"/>
        <w:jc w:val="both"/>
        <w:rPr>
          <w:rFonts w:ascii="Times New Roman" w:eastAsia="Times New Roman" w:hAnsi="Times New Roman" w:cs="Times New Roman"/>
          <w:i/>
          <w:iCs/>
          <w:color w:val="auto"/>
          <w:u w:val="single"/>
          <w:lang w:eastAsia="en-GB"/>
        </w:rPr>
      </w:pPr>
      <w:bookmarkStart w:id="20" w:name="_Toc44335347"/>
      <w:r>
        <w:rPr>
          <w:rFonts w:ascii="Times New Roman" w:eastAsia="Times New Roman" w:hAnsi="Times New Roman" w:cs="Times New Roman"/>
          <w:i/>
          <w:iCs/>
          <w:color w:val="auto"/>
          <w:u w:val="single"/>
          <w:lang w:eastAsia="en-GB"/>
        </w:rPr>
        <w:t>Identification of differences in the gut microbiome of IR and IS subjects</w:t>
      </w:r>
      <w:bookmarkEnd w:id="20"/>
    </w:p>
    <w:p w14:paraId="211272AC"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396FD21B"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w:t>
      </w:r>
      <w:proofErr w:type="spellStart"/>
      <w:r w:rsidRPr="006A5585">
        <w:rPr>
          <w:rFonts w:ascii="Times New Roman" w:eastAsia="Times New Roman" w:hAnsi="Times New Roman" w:cs="Times New Roman"/>
          <w:b/>
          <w:bCs/>
          <w:i/>
          <w:iCs/>
          <w:color w:val="000000"/>
          <w:sz w:val="24"/>
          <w:szCs w:val="24"/>
          <w:lang w:eastAsia="en-GB"/>
        </w:rPr>
        <w:t>PCoA</w:t>
      </w:r>
      <w:proofErr w:type="spellEnd"/>
      <w:r w:rsidRPr="006A5585">
        <w:rPr>
          <w:rFonts w:ascii="Times New Roman" w:eastAsia="Times New Roman" w:hAnsi="Times New Roman" w:cs="Times New Roman"/>
          <w:b/>
          <w:bCs/>
          <w:i/>
          <w:iCs/>
          <w:color w:val="000000"/>
          <w:sz w:val="24"/>
          <w:szCs w:val="24"/>
          <w:lang w:eastAsia="en-GB"/>
        </w:rPr>
        <w:t>) based on Bray-Curtis dissimilarity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V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560ED1E0" w:rsidR="008716E4" w:rsidRDefault="008716E4" w:rsidP="00EB650C">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3: </w:t>
      </w:r>
      <w:r w:rsidRPr="00E419F4">
        <w:rPr>
          <w:rFonts w:ascii="Times New Roman" w:eastAsia="Times New Roman" w:hAnsi="Times New Roman" w:cs="Times New Roman"/>
          <w:b/>
          <w:bCs/>
          <w:i/>
          <w:iCs/>
          <w:color w:val="000000"/>
          <w:sz w:val="24"/>
          <w:szCs w:val="24"/>
          <w:lang w:eastAsia="en-GB"/>
        </w:rPr>
        <w:t>bar plots depicting the variation in the absolute microbial abundance and in the absolute phyla abundances across the A) insulin resistant (IR) samples and B) the insulin sensitive (IS) samples</w:t>
      </w:r>
      <w:r>
        <w:rPr>
          <w:rFonts w:ascii="Times New Roman" w:eastAsia="Times New Roman" w:hAnsi="Times New Roman" w:cs="Times New Roman"/>
          <w:i/>
          <w:iCs/>
          <w:color w:val="000000"/>
          <w:sz w:val="24"/>
          <w:szCs w:val="24"/>
          <w:lang w:eastAsia="en-GB"/>
        </w:rPr>
        <w:t>. </w:t>
      </w:r>
    </w:p>
    <w:p w14:paraId="061C227D" w14:textId="4419B6B5"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lt; 0.0001 and p = 0.009, respectively). </w:t>
      </w:r>
    </w:p>
    <w:p w14:paraId="0063D002" w14:textId="7777777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the IR samples compared to the IS sample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the IR samples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15689" cy="3265420"/>
                    </a:xfrm>
                    <a:prstGeom prst="rect">
                      <a:avLst/>
                    </a:prstGeom>
                  </pic:spPr>
                </pic:pic>
              </a:graphicData>
            </a:graphic>
          </wp:inline>
        </w:drawing>
      </w:r>
    </w:p>
    <w:p w14:paraId="0BFB29B9" w14:textId="77777777"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3D7C51AA" w14:textId="1768354F"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the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008716E4">
        <w:rPr>
          <w:rFonts w:ascii="Times New Roman" w:eastAsia="Times New Roman" w:hAnsi="Times New Roman" w:cs="Times New Roman"/>
          <w:color w:val="000000"/>
          <w:sz w:val="24"/>
          <w:szCs w:val="24"/>
          <w:lang w:eastAsia="en-GB"/>
        </w:rPr>
        <w:t>Lachnospira</w:t>
      </w:r>
      <w:proofErr w:type="spellEnd"/>
      <w:r w:rsidR="008716E4">
        <w:rPr>
          <w:rFonts w:ascii="Times New Roman" w:eastAsia="Times New Roman" w:hAnsi="Times New Roman" w:cs="Times New Roman"/>
          <w:color w:val="000000"/>
          <w:sz w:val="24"/>
          <w:szCs w:val="24"/>
          <w:lang w:eastAsia="en-GB"/>
        </w:rPr>
        <w:t>.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0DC2E542"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proofErr w:type="spellStart"/>
      <w:r w:rsidR="00E419F4" w:rsidRPr="00E419F4">
        <w:rPr>
          <w:rFonts w:ascii="Times New Roman" w:eastAsia="Times New Roman" w:hAnsi="Times New Roman" w:cs="Times New Roman"/>
          <w:b/>
          <w:bCs/>
          <w:i/>
          <w:iCs/>
          <w:sz w:val="24"/>
          <w:szCs w:val="24"/>
          <w:lang w:eastAsia="en-GB"/>
        </w:rPr>
        <w:t>contrbuting</w:t>
      </w:r>
      <w:proofErr w:type="spellEnd"/>
      <w:r w:rsidRPr="00E419F4">
        <w:rPr>
          <w:rFonts w:ascii="Times New Roman" w:eastAsia="Times New Roman" w:hAnsi="Times New Roman" w:cs="Times New Roman"/>
          <w:b/>
          <w:bCs/>
          <w:i/>
          <w:iCs/>
          <w:sz w:val="24"/>
          <w:szCs w:val="24"/>
          <w:lang w:eastAsia="en-GB"/>
        </w:rPr>
        <w:t xml:space="preserve"> the most to the 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0D40B6A8"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1" w:name="_Toc44335348"/>
      <w:r>
        <w:rPr>
          <w:rFonts w:ascii="Times New Roman" w:eastAsia="Times New Roman" w:hAnsi="Times New Roman" w:cs="Times New Roman"/>
          <w:i/>
          <w:iCs/>
          <w:color w:val="auto"/>
          <w:u w:val="single"/>
          <w:lang w:eastAsia="en-GB"/>
        </w:rPr>
        <w:t>Identification of differences in metabolome of IR and IS subjects</w:t>
      </w:r>
      <w:bookmarkEnd w:id="21"/>
    </w:p>
    <w:p w14:paraId="6DAAC212" w14:textId="6CA3F106"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p &lt; 0.05) in the IR group compared to the IS group: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 xml:space="preserve">(Appendix </w:t>
      </w:r>
      <w:r w:rsidR="00A318CF">
        <w:rPr>
          <w:rFonts w:ascii="Times New Roman" w:eastAsia="Times New Roman" w:hAnsi="Times New Roman" w:cs="Times New Roman"/>
          <w:color w:val="000000"/>
          <w:sz w:val="24"/>
          <w:szCs w:val="24"/>
          <w:lang w:eastAsia="en-GB"/>
        </w:rPr>
        <w:t>F</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CC7F8E">
        <w:rPr>
          <w:rFonts w:ascii="Times New Roman" w:eastAsia="Times New Roman" w:hAnsi="Times New Roman" w:cs="Times New Roman"/>
          <w:color w:val="000000"/>
          <w:sz w:val="24"/>
          <w:szCs w:val="24"/>
          <w:lang w:eastAsia="en-GB"/>
        </w:rPr>
        <w:t xml:space="preserve">, Appendix </w:t>
      </w:r>
      <w:r w:rsidR="00A318CF">
        <w:rPr>
          <w:rFonts w:ascii="Times New Roman" w:eastAsia="Times New Roman" w:hAnsi="Times New Roman" w:cs="Times New Roman"/>
          <w:color w:val="000000"/>
          <w:sz w:val="24"/>
          <w:szCs w:val="24"/>
          <w:lang w:eastAsia="en-GB"/>
        </w:rPr>
        <w:t>F</w:t>
      </w:r>
      <w:r w:rsidR="008716E4" w:rsidRPr="000B194A">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522956EF"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Table 1: table specifying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704E0096" w:rsidR="008716E4" w:rsidRDefault="004D2EE9" w:rsidP="004D2EE9">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2E6D01F3" w:rsidR="00927A13" w:rsidRPr="00927A13" w:rsidRDefault="00927A13" w:rsidP="00927A13">
      <w:pPr>
        <w:pStyle w:val="Heading3"/>
        <w:spacing w:line="360" w:lineRule="auto"/>
        <w:jc w:val="both"/>
        <w:rPr>
          <w:rFonts w:ascii="Times New Roman" w:eastAsia="Times New Roman" w:hAnsi="Times New Roman" w:cs="Times New Roman"/>
          <w:i/>
          <w:iCs/>
          <w:color w:val="auto"/>
          <w:u w:val="single"/>
          <w:lang w:eastAsia="en-GB"/>
        </w:rPr>
      </w:pPr>
      <w:bookmarkStart w:id="22" w:name="_Toc44335349"/>
      <w:r>
        <w:rPr>
          <w:rFonts w:ascii="Times New Roman" w:eastAsia="Times New Roman" w:hAnsi="Times New Roman" w:cs="Times New Roman"/>
          <w:i/>
          <w:iCs/>
          <w:color w:val="auto"/>
          <w:u w:val="single"/>
          <w:lang w:eastAsia="en-GB"/>
        </w:rPr>
        <w:t>Identification of differences in proteome of IR and IS subjects</w:t>
      </w:r>
      <w:bookmarkEnd w:id="22"/>
    </w:p>
    <w:p w14:paraId="29914B32" w14:textId="449F9834"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Pr>
          <w:rFonts w:ascii="Times New Roman" w:eastAsia="Times New Roman" w:hAnsi="Times New Roman" w:cs="Times New Roman"/>
          <w:color w:val="000000"/>
          <w:sz w:val="24"/>
          <w:szCs w:val="24"/>
          <w:lang w:eastAsia="en-GB"/>
        </w:rPr>
        <w:t>limma</w:t>
      </w:r>
      <w:proofErr w:type="spellEnd"/>
      <w:r>
        <w:rPr>
          <w:rFonts w:ascii="Times New Roman" w:eastAsia="Times New Roman" w:hAnsi="Times New Roman" w:cs="Times New Roman"/>
          <w:color w:val="000000"/>
          <w:sz w:val="24"/>
          <w:szCs w:val="24"/>
          <w:lang w:eastAsia="en-GB"/>
        </w:rPr>
        <w:t>, 23 proteins were significantly altered in the IR condition compared to the IS condition based on 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w:t>
      </w:r>
      <w:r w:rsidR="00F82623">
        <w:rPr>
          <w:rFonts w:ascii="Times New Roman" w:eastAsia="Times New Roman" w:hAnsi="Times New Roman" w:cs="Times New Roman"/>
          <w:color w:val="000000"/>
          <w:sz w:val="24"/>
          <w:szCs w:val="24"/>
          <w:lang w:eastAsia="en-GB"/>
        </w:rPr>
        <w:t>F</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F083976"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3" w:name="_Toc44335350"/>
      <w:r>
        <w:rPr>
          <w:rFonts w:ascii="Times New Roman" w:eastAsia="Times New Roman" w:hAnsi="Times New Roman" w:cs="Times New Roman"/>
          <w:i/>
          <w:iCs/>
          <w:color w:val="auto"/>
          <w:u w:val="single"/>
          <w:lang w:eastAsia="en-GB"/>
        </w:rPr>
        <w:lastRenderedPageBreak/>
        <w:t>Identification of altered biological pathways involving these metabolomic and proteomic changes</w:t>
      </w:r>
      <w:bookmarkEnd w:id="23"/>
      <w:r>
        <w:rPr>
          <w:rFonts w:ascii="Times New Roman" w:eastAsia="Times New Roman" w:hAnsi="Times New Roman" w:cs="Times New Roman"/>
          <w:i/>
          <w:iCs/>
          <w:color w:val="auto"/>
          <w:u w:val="single"/>
          <w:lang w:eastAsia="en-GB"/>
        </w:rPr>
        <w:t> </w:t>
      </w:r>
    </w:p>
    <w:p w14:paraId="41414FE6"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22A098FF"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run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31EDF447"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Table 2: Significantly altered pathways (1.96 &lt; Z-score &lt; -1.96) and the associated significantly altered compounds (p &lt; 0.05</w:t>
      </w:r>
      <w:r w:rsidR="00080AF7">
        <w:rPr>
          <w:rFonts w:ascii="Times New Roman" w:eastAsia="Times New Roman" w:hAnsi="Times New Roman" w:cs="Times New Roman"/>
          <w:i/>
          <w:iCs/>
          <w:color w:val="000000"/>
          <w:sz w:val="24"/>
          <w:szCs w:val="24"/>
          <w:lang w:eastAsia="en-GB"/>
        </w:rPr>
        <w:t>)</w:t>
      </w:r>
      <w:r w:rsidR="000B1DE3">
        <w:rPr>
          <w:rFonts w:ascii="Times New Roman" w:eastAsia="Times New Roman" w:hAnsi="Times New Roman" w:cs="Times New Roman"/>
          <w:i/>
          <w:iCs/>
          <w:color w:val="000000"/>
          <w:sz w:val="24"/>
          <w:szCs w:val="24"/>
          <w:lang w:eastAsia="en-GB"/>
        </w:rPr>
        <w:t xml:space="preserve"> from the combined pathway analysis using PathVisio</w:t>
      </w:r>
      <w:r w:rsidR="00080AF7">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804"/>
        <w:gridCol w:w="1189"/>
        <w:gridCol w:w="2860"/>
      </w:tblGrid>
      <w:tr w:rsidR="008716E4" w14:paraId="49F1F3A9" w14:textId="77777777" w:rsidTr="008716E4">
        <w:trPr>
          <w:trHeight w:val="54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8F3D380"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seudo-</w:t>
            </w:r>
            <w:proofErr w:type="spellStart"/>
            <w:r w:rsidRPr="007C21A5">
              <w:rPr>
                <w:rFonts w:ascii="Times New Roman" w:eastAsia="Times New Roman" w:hAnsi="Times New Roman" w:cs="Times New Roman"/>
                <w:color w:val="000000"/>
                <w:sz w:val="24"/>
                <w:szCs w:val="24"/>
                <w:lang w:eastAsia="en-GB"/>
              </w:rPr>
              <w:t>ChE</w:t>
            </w:r>
            <w:proofErr w:type="spellEnd"/>
          </w:p>
        </w:tc>
      </w:tr>
      <w:tr w:rsidR="008716E4" w14:paraId="61DBFEF2"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061A29A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41B0828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p>
        </w:tc>
      </w:tr>
      <w:tr w:rsidR="008716E4" w14:paraId="43201FC1"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73541544" w14:textId="77777777" w:rsidTr="008716E4">
        <w:trPr>
          <w:trHeight w:val="787"/>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D5A7C0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29AA4690" w14:textId="77777777" w:rsidTr="008716E4">
        <w:trPr>
          <w:trHeight w:val="644"/>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tc>
      </w:tr>
      <w:tr w:rsidR="008716E4" w14:paraId="31A9F1BA"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51EA89B2"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p>
        </w:tc>
      </w:tr>
      <w:tr w:rsidR="008716E4" w14:paraId="0B60E4DE"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p>
        </w:tc>
      </w:tr>
      <w:tr w:rsidR="008716E4" w14:paraId="314892EB" w14:textId="77777777" w:rsidTr="008716E4">
        <w:trPr>
          <w:trHeight w:val="43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p>
        </w:tc>
      </w:tr>
      <w:tr w:rsidR="008716E4" w14:paraId="2D52822E"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Thermogenesis</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p>
        </w:tc>
      </w:tr>
      <w:tr w:rsidR="008716E4" w14:paraId="1C14419A" w14:textId="77777777" w:rsidTr="008716E4">
        <w:trPr>
          <w:trHeight w:val="26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p>
        </w:tc>
      </w:tr>
      <w:tr w:rsidR="008716E4" w14:paraId="076AE2BF" w14:textId="77777777" w:rsidTr="008716E4">
        <w:trPr>
          <w:trHeight w:val="279"/>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5E54534F" w14:textId="77777777" w:rsidTr="008716E4">
        <w:trPr>
          <w:trHeight w:val="73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w:t>
            </w:r>
            <w:proofErr w:type="spellStart"/>
            <w:r w:rsidRPr="008C5C18">
              <w:rPr>
                <w:rFonts w:ascii="Times New Roman" w:eastAsia="Times New Roman" w:hAnsi="Times New Roman" w:cs="Times New Roman"/>
                <w:color w:val="000000"/>
                <w:sz w:val="24"/>
                <w:szCs w:val="24"/>
                <w:lang w:eastAsia="en-GB"/>
              </w:rPr>
              <w:t>LysoPC</w:t>
            </w:r>
            <w:proofErr w:type="spellEnd"/>
            <w:r w:rsidRPr="008C5C18">
              <w:rPr>
                <w:rFonts w:ascii="Times New Roman" w:eastAsia="Times New Roman" w:hAnsi="Times New Roman" w:cs="Times New Roman"/>
                <w:color w:val="000000"/>
                <w:sz w:val="24"/>
                <w:szCs w:val="24"/>
                <w:lang w:eastAsia="en-GB"/>
              </w:rPr>
              <w:t>(20:0/0:0)</w:t>
            </w:r>
          </w:p>
          <w:p w14:paraId="1A237BE2" w14:textId="77777777" w:rsidR="008716E4" w:rsidRPr="008C5C18" w:rsidRDefault="008716E4">
            <w:pPr>
              <w:spacing w:after="0" w:line="240" w:lineRule="auto"/>
              <w:rPr>
                <w:rFonts w:ascii="Times New Roman" w:eastAsia="Times New Roman" w:hAnsi="Times New Roman" w:cs="Times New Roman"/>
                <w:sz w:val="24"/>
                <w:szCs w:val="24"/>
                <w:lang w:eastAsia="en-GB"/>
              </w:rPr>
            </w:pPr>
            <w:r w:rsidRPr="008C5C18">
              <w:rPr>
                <w:rFonts w:ascii="Times New Roman" w:eastAsia="Times New Roman" w:hAnsi="Times New Roman" w:cs="Times New Roman"/>
                <w:color w:val="000000"/>
                <w:sz w:val="24"/>
                <w:szCs w:val="24"/>
                <w:lang w:eastAsia="en-GB"/>
              </w:rPr>
              <w:t xml:space="preserve">↓ Sphingomyelin </w:t>
            </w:r>
            <w:r w:rsidRPr="008C5C18">
              <w:rPr>
                <w:rFonts w:ascii="Times New Roman" w:eastAsia="Times New Roman" w:hAnsi="Times New Roman" w:cs="Times New Roman"/>
                <w:b/>
                <w:bCs/>
                <w:color w:val="000000"/>
                <w:sz w:val="24"/>
                <w:szCs w:val="24"/>
                <w:lang w:eastAsia="en-GB"/>
              </w:rPr>
              <w:t>(</w:t>
            </w:r>
            <w:r w:rsidRPr="008C5C18">
              <w:rPr>
                <w:rStyle w:val="Strong"/>
                <w:b w:val="0"/>
                <w:bCs w:val="0"/>
                <w:color w:val="333333"/>
                <w:sz w:val="24"/>
                <w:szCs w:val="24"/>
                <w:shd w:val="clear" w:color="auto" w:fill="FFFFFF"/>
              </w:rPr>
              <w:t>d18:0/18:1(11Z)))</w:t>
            </w:r>
          </w:p>
        </w:tc>
      </w:tr>
      <w:tr w:rsidR="008716E4" w14:paraId="3D3DC4A2" w14:textId="77777777" w:rsidTr="008716E4">
        <w:trPr>
          <w:trHeight w:val="588"/>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p>
          <w:p w14:paraId="3EAAE5C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p>
        </w:tc>
      </w:tr>
      <w:tr w:rsidR="008716E4" w14:paraId="72832F13" w14:textId="77777777" w:rsidTr="008716E4">
        <w:trPr>
          <w:trHeight w:val="486"/>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p>
          <w:p w14:paraId="719B6BC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p>
        </w:tc>
      </w:tr>
      <w:tr w:rsidR="008716E4" w14:paraId="31B22942" w14:textId="77777777" w:rsidTr="008716E4">
        <w:trPr>
          <w:trHeight w:val="521"/>
        </w:trPr>
        <w:tc>
          <w:tcPr>
            <w:tcW w:w="58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118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p>
          <w:p w14:paraId="519DE6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p>
        </w:tc>
      </w:tr>
    </w:tbl>
    <w:p w14:paraId="39866046" w14:textId="329BB1C6" w:rsidR="00080AF7" w:rsidRDefault="00080AF7" w:rsidP="000B1DE3">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he common name for each metabolite is given </w:t>
      </w:r>
      <w:r w:rsidR="006A0A13">
        <w:rPr>
          <w:rFonts w:ascii="Times New Roman" w:eastAsia="Times New Roman" w:hAnsi="Times New Roman" w:cs="Times New Roman"/>
          <w:i/>
          <w:iCs/>
          <w:color w:val="000000"/>
          <w:sz w:val="24"/>
          <w:szCs w:val="24"/>
          <w:lang w:eastAsia="en-GB"/>
        </w:rPr>
        <w:t xml:space="preserve">and </w:t>
      </w:r>
      <w:r>
        <w:rPr>
          <w:rFonts w:ascii="Times New Roman" w:eastAsia="Times New Roman" w:hAnsi="Times New Roman" w:cs="Times New Roman"/>
          <w:i/>
          <w:iCs/>
          <w:color w:val="000000"/>
          <w:sz w:val="24"/>
          <w:szCs w:val="24"/>
          <w:lang w:eastAsia="en-GB"/>
        </w:rPr>
        <w:t>proteins are annotated using HGNC symbols. Arrows indicate the compound being more abundant in insulin resistance (↑) or less abundant in insulin resistance (↓), in comparison to the insulin sensitive condition. </w:t>
      </w:r>
    </w:p>
    <w:p w14:paraId="4B9F4E29" w14:textId="3861E8E3" w:rsidR="00080AF7" w:rsidRDefault="00080AF7" w:rsidP="008716E4">
      <w:pPr>
        <w:spacing w:after="0" w:line="240" w:lineRule="auto"/>
        <w:jc w:val="both"/>
        <w:rPr>
          <w:rFonts w:ascii="Times New Roman" w:eastAsia="Times New Roman" w:hAnsi="Times New Roman" w:cs="Times New Roman"/>
          <w:sz w:val="24"/>
          <w:szCs w:val="24"/>
          <w:lang w:eastAsia="en-GB"/>
        </w:rPr>
      </w:pPr>
    </w:p>
    <w:p w14:paraId="76D7BB44"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A6DE284"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Table 3: List of significantly altered pathways ( p &lt; 0.05) </w:t>
      </w:r>
      <w:r w:rsidR="003025F6">
        <w:rPr>
          <w:rFonts w:ascii="Times New Roman" w:eastAsia="Times New Roman" w:hAnsi="Times New Roman" w:cs="Times New Roman"/>
          <w:i/>
          <w:iCs/>
          <w:color w:val="000000"/>
          <w:sz w:val="24"/>
          <w:szCs w:val="24"/>
          <w:lang w:eastAsia="en-GB"/>
        </w:rPr>
        <w:t xml:space="preserve">and the associated significantly altered compounds (p &lt; 0.05) </w:t>
      </w:r>
      <w:r>
        <w:rPr>
          <w:rFonts w:ascii="Times New Roman" w:eastAsia="Times New Roman" w:hAnsi="Times New Roman" w:cs="Times New Roman"/>
          <w:i/>
          <w:iCs/>
          <w:color w:val="000000"/>
          <w:sz w:val="24"/>
          <w:szCs w:val="24"/>
          <w:lang w:eastAsia="en-GB"/>
        </w:rPr>
        <w:t xml:space="preserve">from the combined pathway analysis using </w:t>
      </w:r>
      <w:proofErr w:type="spellStart"/>
      <w:r>
        <w:rPr>
          <w:rFonts w:ascii="Times New Roman" w:eastAsia="Times New Roman" w:hAnsi="Times New Roman" w:cs="Times New Roman"/>
          <w:i/>
          <w:iCs/>
          <w:color w:val="000000"/>
          <w:sz w:val="24"/>
          <w:szCs w:val="24"/>
          <w:lang w:eastAsia="en-GB"/>
        </w:rPr>
        <w:t>MetaboAnalyst</w:t>
      </w:r>
      <w:proofErr w:type="spellEnd"/>
      <w:r w:rsidR="00BD5CE7">
        <w:rPr>
          <w:rFonts w:ascii="Times New Roman" w:eastAsia="Times New Roman" w:hAnsi="Times New Roman" w:cs="Times New Roman"/>
          <w:i/>
          <w:iCs/>
          <w:color w:val="000000"/>
          <w:sz w:val="24"/>
          <w:szCs w:val="24"/>
          <w:lang w:eastAsia="en-GB"/>
        </w:rPr>
        <w:t>.</w:t>
      </w:r>
      <w:r>
        <w:rPr>
          <w:rFonts w:ascii="Times New Roman" w:eastAsia="Times New Roman" w:hAnsi="Times New Roman" w:cs="Times New Roman"/>
          <w:i/>
          <w:iCs/>
          <w:color w:val="000000"/>
          <w:sz w:val="24"/>
          <w:szCs w:val="24"/>
          <w:lang w:eastAsia="en-GB"/>
        </w:rPr>
        <w:t xml:space="preserve"> </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6497D8B6" w14:textId="713A4CB4" w:rsidR="00BD5CE7" w:rsidRDefault="00BD5CE7" w:rsidP="00BD5CE7">
      <w:pPr>
        <w:spacing w:before="240"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The common name for each metabolite is given. Arrows indicate compounds more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and less abundant (</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i/>
          <w:iCs/>
          <w:color w:val="000000"/>
          <w:sz w:val="24"/>
          <w:szCs w:val="24"/>
          <w:lang w:eastAsia="en-GB"/>
        </w:rPr>
        <w:t>in the IR condition.</w:t>
      </w:r>
    </w:p>
    <w:p w14:paraId="74E19597" w14:textId="77777777" w:rsidR="008716E4" w:rsidRDefault="008716E4" w:rsidP="008716E4">
      <w:pPr>
        <w:spacing w:after="0" w:line="240" w:lineRule="auto"/>
        <w:rPr>
          <w:rFonts w:ascii="Times New Roman" w:eastAsia="Times New Roman" w:hAnsi="Times New Roman" w:cs="Times New Roman"/>
          <w:sz w:val="24"/>
          <w:szCs w:val="24"/>
          <w:lang w:eastAsia="en-GB"/>
        </w:rPr>
      </w:pPr>
    </w:p>
    <w:p w14:paraId="0D34B5FF" w14:textId="228158E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ince overrepresentation analysis can bury information concerning pathways that it deems to not be significantly altered, an extended network analysis of the significantly altered proteins was performed to uncover alterations in biological pathways that may have been lost in this analysis. The results revealed the human complement system and the complement and coagulation cascades pathways to possess the highest out-degree values: the first of these pathways having a value of 5 and the second a value of 4. Both pathways involved CFH and F10, with the 3 remaining proteins involved in the human complement system being C4A, APOA1 and VTN and the 2 remaining proteins in the complement and coagulation cascades pathway being SERPIND1 and C1QB.</w:t>
      </w:r>
      <w:r w:rsidR="0084182A">
        <w:rPr>
          <w:rFonts w:ascii="Times New Roman" w:eastAsia="Times New Roman" w:hAnsi="Times New Roman" w:cs="Times New Roman"/>
          <w:color w:val="000000"/>
          <w:sz w:val="24"/>
          <w:szCs w:val="24"/>
          <w:lang w:eastAsia="en-GB"/>
        </w:rPr>
        <w:t xml:space="preserve"> All of these proteins were </w:t>
      </w:r>
      <w:r w:rsidR="00AE6607">
        <w:rPr>
          <w:rFonts w:ascii="Times New Roman" w:eastAsia="Times New Roman" w:hAnsi="Times New Roman" w:cs="Times New Roman"/>
          <w:color w:val="000000"/>
          <w:sz w:val="24"/>
          <w:szCs w:val="24"/>
          <w:lang w:eastAsia="en-GB"/>
        </w:rPr>
        <w:t>more abundant in the IR condition compared to the IS condition (</w:t>
      </w:r>
      <w:proofErr w:type="spellStart"/>
      <w:r w:rsidR="00AE6607">
        <w:rPr>
          <w:rFonts w:ascii="Times New Roman" w:eastAsia="Times New Roman" w:hAnsi="Times New Roman" w:cs="Times New Roman"/>
          <w:color w:val="000000"/>
          <w:sz w:val="24"/>
          <w:szCs w:val="24"/>
          <w:lang w:eastAsia="en-GB"/>
        </w:rPr>
        <w:t>logFC</w:t>
      </w:r>
      <w:proofErr w:type="spellEnd"/>
      <w:r w:rsidR="00AE6607">
        <w:rPr>
          <w:rFonts w:ascii="Times New Roman" w:eastAsia="Times New Roman" w:hAnsi="Times New Roman" w:cs="Times New Roman"/>
          <w:color w:val="000000"/>
          <w:sz w:val="24"/>
          <w:szCs w:val="24"/>
          <w:lang w:eastAsia="en-GB"/>
        </w:rPr>
        <w:t xml:space="preserve"> </w:t>
      </w:r>
      <w:r w:rsidR="00722B83">
        <w:rPr>
          <w:rFonts w:ascii="Times New Roman" w:eastAsia="Times New Roman" w:hAnsi="Times New Roman" w:cs="Times New Roman"/>
          <w:color w:val="000000"/>
          <w:sz w:val="24"/>
          <w:szCs w:val="24"/>
          <w:lang w:eastAsia="en-GB"/>
        </w:rPr>
        <w:t>&gt;</w:t>
      </w:r>
      <w:r w:rsidR="00AE6607">
        <w:rPr>
          <w:rFonts w:ascii="Times New Roman" w:eastAsia="Times New Roman" w:hAnsi="Times New Roman" w:cs="Times New Roman"/>
          <w:color w:val="000000"/>
          <w:sz w:val="24"/>
          <w:szCs w:val="24"/>
          <w:lang w:eastAsia="en-GB"/>
        </w:rPr>
        <w:t xml:space="preserve"> 0)</w:t>
      </w:r>
      <w:r w:rsidR="006F0693">
        <w:rPr>
          <w:rFonts w:ascii="Times New Roman" w:eastAsia="Times New Roman" w:hAnsi="Times New Roman" w:cs="Times New Roman"/>
          <w:color w:val="000000"/>
          <w:sz w:val="24"/>
          <w:szCs w:val="24"/>
          <w:lang w:eastAsia="en-GB"/>
        </w:rPr>
        <w:t xml:space="preserve">, except for C4A and APOA1 </w:t>
      </w:r>
      <w:proofErr w:type="spellStart"/>
      <w:r w:rsidR="00722B83">
        <w:rPr>
          <w:rFonts w:ascii="Times New Roman" w:eastAsia="Times New Roman" w:hAnsi="Times New Roman" w:cs="Times New Roman"/>
          <w:color w:val="000000"/>
          <w:sz w:val="24"/>
          <w:szCs w:val="24"/>
          <w:lang w:eastAsia="en-GB"/>
        </w:rPr>
        <w:t>wich</w:t>
      </w:r>
      <w:proofErr w:type="spellEnd"/>
      <w:r w:rsidR="00722B83">
        <w:rPr>
          <w:rFonts w:ascii="Times New Roman" w:eastAsia="Times New Roman" w:hAnsi="Times New Roman" w:cs="Times New Roman"/>
          <w:color w:val="000000"/>
          <w:sz w:val="24"/>
          <w:szCs w:val="24"/>
          <w:lang w:eastAsia="en-GB"/>
        </w:rPr>
        <w:t xml:space="preserve"> were less abundant in the IR condition (</w:t>
      </w:r>
      <w:proofErr w:type="spellStart"/>
      <w:r w:rsidR="00722B83">
        <w:rPr>
          <w:rFonts w:ascii="Times New Roman" w:eastAsia="Times New Roman" w:hAnsi="Times New Roman" w:cs="Times New Roman"/>
          <w:color w:val="000000"/>
          <w:sz w:val="24"/>
          <w:szCs w:val="24"/>
          <w:lang w:eastAsia="en-GB"/>
        </w:rPr>
        <w:t>logFC</w:t>
      </w:r>
      <w:proofErr w:type="spellEnd"/>
      <w:r w:rsidR="00722B83">
        <w:rPr>
          <w:rFonts w:ascii="Times New Roman" w:eastAsia="Times New Roman" w:hAnsi="Times New Roman" w:cs="Times New Roman"/>
          <w:color w:val="000000"/>
          <w:sz w:val="24"/>
          <w:szCs w:val="24"/>
          <w:lang w:eastAsia="en-GB"/>
        </w:rPr>
        <w:t xml:space="preserve"> &lt; 0)</w:t>
      </w:r>
      <w:r w:rsidR="002F5BD2">
        <w:rPr>
          <w:rFonts w:ascii="Times New Roman" w:eastAsia="Times New Roman" w:hAnsi="Times New Roman" w:cs="Times New Roman"/>
          <w:color w:val="000000"/>
          <w:sz w:val="24"/>
          <w:szCs w:val="24"/>
          <w:lang w:eastAsia="en-GB"/>
        </w:rPr>
        <w:t xml:space="preserve"> (Appendix </w:t>
      </w:r>
      <w:r w:rsidR="00A318CF">
        <w:rPr>
          <w:rFonts w:ascii="Times New Roman" w:eastAsia="Times New Roman" w:hAnsi="Times New Roman" w:cs="Times New Roman"/>
          <w:color w:val="000000"/>
          <w:sz w:val="24"/>
          <w:szCs w:val="24"/>
          <w:lang w:eastAsia="en-GB"/>
        </w:rPr>
        <w:t>G</w:t>
      </w:r>
      <w:r w:rsidR="002F5BD2">
        <w:rPr>
          <w:rFonts w:ascii="Times New Roman" w:eastAsia="Times New Roman" w:hAnsi="Times New Roman" w:cs="Times New Roman"/>
          <w:color w:val="000000"/>
          <w:sz w:val="24"/>
          <w:szCs w:val="24"/>
          <w:lang w:eastAsia="en-GB"/>
        </w:rPr>
        <w:t>)</w:t>
      </w:r>
      <w:r w:rsidR="00722B83">
        <w:rPr>
          <w:rFonts w:ascii="Times New Roman" w:eastAsia="Times New Roman" w:hAnsi="Times New Roman" w:cs="Times New Roman"/>
          <w:color w:val="000000"/>
          <w:sz w:val="24"/>
          <w:szCs w:val="24"/>
          <w:lang w:eastAsia="en-GB"/>
        </w:rPr>
        <w:t xml:space="preserve">. </w:t>
      </w:r>
    </w:p>
    <w:p w14:paraId="3A36C018" w14:textId="77777777" w:rsidR="008716E4" w:rsidRDefault="008716E4" w:rsidP="008716E4">
      <w:pPr>
        <w:pStyle w:val="Heading3"/>
        <w:spacing w:line="360" w:lineRule="auto"/>
        <w:jc w:val="both"/>
        <w:rPr>
          <w:rFonts w:ascii="Times New Roman" w:eastAsia="Times New Roman" w:hAnsi="Times New Roman" w:cs="Times New Roman"/>
          <w:i/>
          <w:iCs/>
          <w:color w:val="auto"/>
          <w:u w:val="single"/>
          <w:lang w:eastAsia="en-GB"/>
        </w:rPr>
      </w:pPr>
      <w:bookmarkStart w:id="24" w:name="_Toc44335351"/>
      <w:r>
        <w:rPr>
          <w:rFonts w:ascii="Times New Roman" w:eastAsia="Times New Roman" w:hAnsi="Times New Roman" w:cs="Times New Roman"/>
          <w:i/>
          <w:iCs/>
          <w:color w:val="auto"/>
          <w:u w:val="single"/>
          <w:lang w:eastAsia="en-GB"/>
        </w:rPr>
        <w:t>Identification of associated microbes and metabolites</w:t>
      </w:r>
      <w:bookmarkEnd w:id="24"/>
      <w:r>
        <w:rPr>
          <w:rFonts w:ascii="Times New Roman" w:eastAsia="Times New Roman" w:hAnsi="Times New Roman" w:cs="Times New Roman"/>
          <w:i/>
          <w:iCs/>
          <w:color w:val="auto"/>
          <w:u w:val="single"/>
          <w:lang w:eastAsia="en-GB"/>
        </w:rPr>
        <w:t> </w:t>
      </w:r>
    </w:p>
    <w:p w14:paraId="617424FE" w14:textId="6E334039"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D018A0">
        <w:rPr>
          <w:rFonts w:ascii="Times New Roman" w:eastAsia="Times New Roman" w:hAnsi="Times New Roman" w:cs="Times New Roman"/>
          <w:color w:val="000000"/>
          <w:sz w:val="24"/>
          <w:szCs w:val="24"/>
          <w:lang w:eastAsia="en-GB"/>
        </w:rPr>
        <w:t>9</w:t>
      </w:r>
      <w:r>
        <w:rPr>
          <w:rFonts w:ascii="Times New Roman" w:eastAsia="Times New Roman" w:hAnsi="Times New Roman" w:cs="Times New Roman"/>
          <w:color w:val="000000"/>
          <w:sz w:val="24"/>
          <w:szCs w:val="24"/>
          <w:lang w:eastAsia="en-GB"/>
        </w:rPr>
        <w:t xml:space="preserve"> of these metabolites were monoacylglycerols with the remaining metabolites being arachidonic acid and 2-arachidonoylglycerol (2-AG). One of these monoacylglycerols (MG(0:0/14:1(9Z)/0:0)) as well as 2-AG were also shown to have significantly different abundances between the 2 groups by the DA (p &lt; 0.05). </w:t>
      </w:r>
    </w:p>
    <w:p w14:paraId="783D616A" w14:textId="580C31D0" w:rsidR="008716E4" w:rsidRDefault="008716E4" w:rsidP="00927A13">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13 of the </w:t>
      </w:r>
      <w:r>
        <w:rPr>
          <w:rFonts w:ascii="Times New Roman" w:eastAsia="Times New Roman" w:hAnsi="Times New Roman" w:cs="Times New Roman"/>
          <w:color w:val="FF9900"/>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p>
    <w:p w14:paraId="6C0280E6" w14:textId="2E572A34" w:rsidR="009F688A" w:rsidRPr="00792D63" w:rsidRDefault="002C3481" w:rsidP="00B22073">
      <w:pPr>
        <w:spacing w:after="0" w:line="360" w:lineRule="auto"/>
        <w:jc w:val="both"/>
        <w:rPr>
          <w:rFonts w:ascii="Times New Roman" w:eastAsia="Times New Roman" w:hAnsi="Times New Roman" w:cs="Times New Roman"/>
          <w:sz w:val="24"/>
          <w:szCs w:val="24"/>
          <w:lang w:eastAsia="en-GB"/>
        </w:rPr>
      </w:pPr>
      <w:r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63B5AB9D" w14:textId="7B23A3DF" w:rsidR="00E57973" w:rsidRDefault="00E57973" w:rsidP="00466702">
      <w:pPr>
        <w:jc w:val="both"/>
      </w:pPr>
    </w:p>
    <w:p w14:paraId="2152ABCF" w14:textId="77777777" w:rsidR="00857FDE" w:rsidRDefault="00857FDE" w:rsidP="00466702">
      <w:pPr>
        <w:jc w:val="both"/>
      </w:pPr>
    </w:p>
    <w:p w14:paraId="704403D8" w14:textId="77777777" w:rsidR="00E57973" w:rsidRPr="00960A24" w:rsidRDefault="00E57973" w:rsidP="00E57973">
      <w:pPr>
        <w:pStyle w:val="Heading2"/>
        <w:rPr>
          <w:sz w:val="24"/>
          <w:szCs w:val="24"/>
          <w:u w:val="single"/>
        </w:rPr>
      </w:pPr>
      <w:bookmarkStart w:id="25" w:name="_Toc44335352"/>
      <w:commentRangeStart w:id="26"/>
      <w:r w:rsidRPr="00960A24">
        <w:rPr>
          <w:sz w:val="24"/>
          <w:szCs w:val="24"/>
          <w:u w:val="single"/>
        </w:rPr>
        <w:lastRenderedPageBreak/>
        <w:t>Discussion</w:t>
      </w:r>
      <w:commentRangeEnd w:id="26"/>
      <w:r>
        <w:rPr>
          <w:rStyle w:val="CommentReference"/>
          <w:rFonts w:asciiTheme="minorHAnsi" w:eastAsiaTheme="minorHAnsi" w:hAnsiTheme="minorHAnsi" w:cstheme="minorBidi"/>
          <w:b w:val="0"/>
          <w:bCs w:val="0"/>
          <w:lang w:eastAsia="en-US"/>
        </w:rPr>
        <w:commentReference w:id="26"/>
      </w:r>
      <w:bookmarkEnd w:id="25"/>
    </w:p>
    <w:p w14:paraId="7C5467F5" w14:textId="42F911F5"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 xml:space="preserve">diabetics. </w:t>
      </w:r>
      <w:r>
        <w:rPr>
          <w:color w:val="FF9900"/>
        </w:rPr>
        <w:t xml:space="preserve">The results were extended upon using </w:t>
      </w:r>
      <w:r>
        <w:rPr>
          <w:color w:val="FF0000"/>
        </w:rPr>
        <w:t>functional and integrative analyses</w:t>
      </w:r>
      <w:r>
        <w:rPr>
          <w:color w:val="FF9900"/>
        </w:rPr>
        <w:t xml:space="preserve"> which allowed for interpretation within a 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Pr>
          <w:color w:val="FF9900"/>
        </w:rPr>
        <w:t>were linked to the metabolomic differences, hence, suggesting an involvement in the host (</w:t>
      </w:r>
      <w:proofErr w:type="spellStart"/>
      <w:r>
        <w:rPr>
          <w:color w:val="FF9900"/>
        </w:rPr>
        <w:t>patho</w:t>
      </w:r>
      <w:proofErr w:type="spellEnd"/>
      <w:r>
        <w:rPr>
          <w:color w:val="FF9900"/>
        </w:rPr>
        <w:t>)physiology.</w:t>
      </w:r>
    </w:p>
    <w:p w14:paraId="7755F8C3" w14:textId="7FA4AD3D"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m</w:t>
      </w:r>
      <w:r>
        <w:rPr>
          <w:color w:val="FF0000"/>
        </w:rPr>
        <w:t xml:space="preserve"> </w:t>
      </w:r>
      <w:r>
        <w:rPr>
          <w:color w:val="000000"/>
        </w:rPr>
        <w:t xml:space="preserve">which coincides with the fact that these phyla are 3 of the most abundant phyla in the human gut </w:t>
      </w:r>
      <w:r w:rsidR="00792240">
        <w:rPr>
          <w:color w:val="000000"/>
        </w:rPr>
        <w:t xml:space="preserve"> </w:t>
      </w:r>
      <w:r w:rsidR="00792240">
        <w:rPr>
          <w:color w:val="000000"/>
        </w:rPr>
        <w:fldChar w:fldCharType="begin"/>
      </w:r>
      <w:r w:rsidR="00792240">
        <w:rPr>
          <w:color w:val="000000"/>
        </w:rPr>
        <w:instrText xml:space="preserve"> ADDIN EN.CITE &lt;EndNote&gt;&lt;Cite&gt;&lt;Author&gt;Khanna&lt;/Author&gt;&lt;Year&gt;2014&lt;/Year&gt;&lt;RecNum&gt;43&lt;/RecNum&gt;&lt;DisplayText&gt;(43)&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ic proceedings&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792240">
        <w:rPr>
          <w:noProof/>
          <w:color w:val="000000"/>
        </w:rPr>
        <w:t>(43)</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924ECF">
        <w:rPr>
          <w:color w:val="000000"/>
        </w:rPr>
        <w:instrText xml:space="preserve"> ADDIN EN.CITE &lt;EndNote&gt;&lt;Cite&gt;&lt;Author&gt;Zhang&lt;/Author&gt;&lt;Year&gt;2013&lt;/Year&gt;&lt;RecNum&gt;44&lt;/RecNum&gt;&lt;DisplayText&gt;(44)&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ence and Human Wellness&lt;/secondary-title&gt;&lt;/titles&gt;&lt;periodical&gt;&lt;full-title&gt;Food Science and Human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924ECF">
        <w:rPr>
          <w:noProof/>
          <w:color w:val="000000"/>
        </w:rPr>
        <w:t>(44)</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9F3600">
        <w:rPr>
          <w:color w:val="000000"/>
        </w:rPr>
        <w:instrText xml:space="preserve"> ADDIN EN.CITE &lt;EndNote&gt;&lt;Cite&gt;&lt;Author&gt;Tilg&lt;/Author&gt;&lt;Year&gt;2011&lt;/Year&gt;&lt;RecNum&gt;45&lt;/RecNum&gt;&lt;DisplayText&gt;(45)&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The Journal of clinical investigation&lt;/secondary-title&gt;&lt;/titles&gt;&lt;periodical&gt;&lt;full-title&gt;The Journal of clinical investigation&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9F3600">
        <w:rPr>
          <w:noProof/>
          <w:color w:val="000000"/>
        </w:rPr>
        <w:t>(45)</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Furthermore, </w:t>
      </w:r>
      <w:r w:rsidR="004934F4">
        <w:rPr>
          <w:color w:val="000000"/>
        </w:rPr>
        <w:t>the fact that</w:t>
      </w:r>
      <w:r w:rsidR="002A62F8">
        <w:rPr>
          <w:color w:val="000000"/>
        </w:rPr>
        <w:t xml:space="preserve"> </w:t>
      </w:r>
      <w:r w:rsidR="00B86C9C">
        <w:rPr>
          <w:color w:val="000000"/>
        </w:rPr>
        <w:t xml:space="preserve">diet was not recorded could </w:t>
      </w:r>
      <w:r w:rsidR="002A62F8">
        <w:rPr>
          <w:color w:val="000000"/>
        </w:rPr>
        <w:t xml:space="preserve">also have had an influence on this ratio chang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5301C1">
        <w:rPr>
          <w:color w:val="000000"/>
        </w:rPr>
        <w:t>is able to influence t</w:t>
      </w:r>
      <w:r w:rsidR="005D577C">
        <w:rPr>
          <w:color w:val="000000"/>
        </w:rPr>
        <w:t xml:space="preserve">he microbiome independent of BMI and diet. </w:t>
      </w:r>
    </w:p>
    <w:p w14:paraId="70FB72B9" w14:textId="590B4B8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between the sampl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taken into account. </w:t>
      </w:r>
      <w:r w:rsidR="00964009" w:rsidRPr="00336B62">
        <w:rPr>
          <w:color w:val="ED7D31" w:themeColor="accent2"/>
        </w:rPr>
        <w:t>For instance, both ethnicity and diet have been shown to affect microbiome composition</w:t>
      </w:r>
      <w:r w:rsidR="006A10D5">
        <w:rPr>
          <w:color w:val="ED7D31" w:themeColor="accent2"/>
        </w:rPr>
        <w:t xml:space="preserve"> </w:t>
      </w:r>
      <w:r w:rsidR="006A10D5">
        <w:rPr>
          <w:color w:val="ED7D31" w:themeColor="accent2"/>
        </w:rPr>
        <w:fldChar w:fldCharType="begin"/>
      </w:r>
      <w:r w:rsidR="00D143FE">
        <w:rPr>
          <w:color w:val="ED7D31" w:themeColor="accent2"/>
        </w:rPr>
        <w:instrText xml:space="preserve"> ADDIN EN.CITE &lt;EndNote&gt;&lt;Cite&gt;&lt;Author&gt;Gaulke&lt;/Author&gt;&lt;Year&gt;2018&lt;/Year&gt;&lt;RecNum&gt;46&lt;/RecNum&gt;&lt;DisplayText&gt;(46, 47)&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ure medicine&lt;/secondary-title&gt;&lt;/titles&gt;&lt;periodical&gt;&lt;full-title&gt;Nature medicine&lt;/full-title&gt;&lt;/periodical&gt;&lt;pages&gt;1495-1496&lt;/pages&gt;&lt;volume&gt;24&lt;/volume&gt;&lt;number&gt;10&lt;/number&gt;&lt;dates&gt;&lt;year&gt;2018&lt;/year&gt;&lt;/dates&gt;&lt;isbn&gt;1546-170X&lt;/isbn&gt;&lt;urls&gt;&lt;/urls&gt;&lt;/record&gt;&lt;/Cite&gt;&lt;Cite&gt;&lt;Author&gt;David&lt;/Author&gt;&lt;Year&gt;2014&lt;/Year&gt;&lt;RecNum&gt;47&lt;/RecNum&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6A10D5">
        <w:rPr>
          <w:color w:val="ED7D31" w:themeColor="accent2"/>
        </w:rPr>
        <w:fldChar w:fldCharType="separate"/>
      </w:r>
      <w:r w:rsidR="00D143FE">
        <w:rPr>
          <w:noProof/>
          <w:color w:val="ED7D31" w:themeColor="accent2"/>
        </w:rPr>
        <w:t>(46, 47)</w:t>
      </w:r>
      <w:r w:rsidR="006A10D5">
        <w:rPr>
          <w:color w:val="ED7D31" w:themeColor="accent2"/>
        </w:rPr>
        <w:fldChar w:fldCharType="end"/>
      </w:r>
      <w:r w:rsidR="00D143FE">
        <w:rPr>
          <w:rStyle w:val="Hyperlink"/>
          <w:color w:val="ED7D31" w:themeColor="accent2"/>
          <w:u w:val="none"/>
        </w:rPr>
        <w:t xml:space="preserve"> </w:t>
      </w:r>
      <w:r w:rsidR="0099729B" w:rsidRPr="00336B62">
        <w:rPr>
          <w:color w:val="ED7D31" w:themeColor="accent2"/>
        </w:rPr>
        <w:t xml:space="preserve">but wer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6E0CB3" w:rsidRPr="00336B62">
        <w:rPr>
          <w:color w:val="ED7D31" w:themeColor="accent2"/>
        </w:rPr>
        <w:t>,</w:t>
      </w:r>
      <w:r w:rsidR="00964009" w:rsidRPr="00336B62">
        <w:rPr>
          <w:color w:val="ED7D31" w:themeColor="accent2"/>
        </w:rPr>
        <w:t xml:space="preserve"> </w:t>
      </w:r>
      <w:r w:rsidR="00990DBA">
        <w:rPr>
          <w:color w:val="ED7D31" w:themeColor="accent2"/>
        </w:rPr>
        <w:t>thus</w:t>
      </w:r>
      <w:r w:rsidR="00964009" w:rsidRPr="00336B62">
        <w:rPr>
          <w:color w:val="ED7D31" w:themeColor="accent2"/>
        </w:rPr>
        <w:t xml:space="preserve">, could </w:t>
      </w:r>
      <w:r w:rsidR="00964009" w:rsidRPr="00336B62">
        <w:rPr>
          <w:color w:val="ED7D31" w:themeColor="accent2"/>
        </w:rPr>
        <w:lastRenderedPageBreak/>
        <w:t xml:space="preserve">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7EADA88A" w:rsidR="00E57973" w:rsidRPr="005C2B87" w:rsidRDefault="00E57973" w:rsidP="00E57973">
      <w:pPr>
        <w:pStyle w:val="NormalWeb"/>
        <w:spacing w:before="0" w:beforeAutospacing="0" w:after="0" w:afterAutospacing="0" w:line="360" w:lineRule="auto"/>
        <w:jc w:val="both"/>
        <w:rPr>
          <w:color w:val="000000"/>
        </w:rPr>
      </w:pPr>
      <w:r>
        <w:rPr>
          <w:color w:val="000000"/>
        </w:rPr>
        <w:t>For instance, the OTU more abundant in the IR condition that had the greatest discrepancy in abundance compared to the IS condition (</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4E3D26">
        <w:rPr>
          <w:color w:val="000000"/>
        </w:rPr>
        <w:instrText xml:space="preserve"> ADDIN EN.CITE &lt;EndNote&gt;&lt;Cite&gt;&lt;Author&gt;Moreno-Indias&lt;/Author&gt;&lt;Year&gt;2016&lt;/Year&gt;&lt;RecNum&gt;48&lt;/RecNum&gt;&lt;DisplayText&gt;(48)&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erican journal of translational research&lt;/secondary-title&gt;&lt;/titles&gt;&lt;periodical&gt;&lt;full-title&gt;American journal of translational research&lt;/full-title&gt;&lt;/periodical&gt;&lt;pages&gt;5672&lt;/pages&gt;&lt;volume&gt;8&lt;/volume&gt;&lt;number&gt;12&lt;/number&gt;&lt;dates&gt;&lt;year&gt;2016&lt;/year&gt;&lt;/dates&gt;&lt;urls&gt;&lt;/urls&gt;&lt;/record&gt;&lt;/Cite&gt;&lt;/EndNote&gt;</w:instrText>
      </w:r>
      <w:r w:rsidR="004E3D26">
        <w:rPr>
          <w:color w:val="000000"/>
        </w:rPr>
        <w:fldChar w:fldCharType="separate"/>
      </w:r>
      <w:r w:rsidR="004E3D26">
        <w:rPr>
          <w:noProof/>
          <w:color w:val="000000"/>
        </w:rPr>
        <w:t>(48)</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r>
        <w:rPr>
          <w:color w:val="000000"/>
        </w:rPr>
        <w:t xml:space="preserve">was found to be less abundant in the IR condition and to be the microbe contributing the 2nd most to the metagenomic separation of the groups.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3D2F41">
        <w:rPr>
          <w:color w:val="000000"/>
        </w:rPr>
        <w:instrText xml:space="preserve"> ADDIN EN.CITE &lt;EndNote&gt;&lt;Cite&gt;&lt;Author&gt;Ganesan&lt;/Author&gt;&lt;Year&gt;2018&lt;/Year&gt;&lt;RecNum&gt;49&lt;/RecNum&gt;&lt;DisplayText&gt;(49)&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ernational journal of molecular sciences&lt;/secondary-title&gt;&lt;/titles&gt;&lt;periodical&gt;&lt;full-title&gt;International journal of molecular sciences&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3D2F41">
        <w:rPr>
          <w:noProof/>
          <w:color w:val="000000"/>
        </w:rPr>
        <w:t>(49)</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proofErr w:type="spellStart"/>
      <w:r>
        <w:rPr>
          <w:i/>
          <w:iCs/>
          <w:color w:val="000000"/>
        </w:rPr>
        <w:t>F.prausnitzii</w:t>
      </w:r>
      <w:proofErr w:type="spellEnd"/>
      <w:r>
        <w:rPr>
          <w:color w:val="000000"/>
        </w:rPr>
        <w:t xml:space="preserve">. This could suggest a possible link between the host metabolome and the presence of </w:t>
      </w:r>
      <w:proofErr w:type="spellStart"/>
      <w:r>
        <w:rPr>
          <w:i/>
          <w:iCs/>
          <w:color w:val="000000"/>
        </w:rPr>
        <w:t>F.prausnitzii</w:t>
      </w:r>
      <w:proofErr w:type="spellEnd"/>
      <w:r>
        <w:rPr>
          <w:color w:val="000000"/>
        </w:rPr>
        <w:t xml:space="preserve">. For instance, one of the metabolites generated from the same analysis and which was deemed to be significantly less abundant in IR was 2-AG. Increased levels of 2-AG have been associated with administration of </w:t>
      </w:r>
      <w:proofErr w:type="spellStart"/>
      <w:r>
        <w:rPr>
          <w:i/>
          <w:iCs/>
          <w:color w:val="000000"/>
        </w:rPr>
        <w:t>Akkermansia</w:t>
      </w:r>
      <w:proofErr w:type="spellEnd"/>
      <w:r>
        <w:rPr>
          <w:i/>
          <w:iCs/>
          <w:color w:val="000000"/>
        </w:rPr>
        <w:t xml:space="preserve"> </w:t>
      </w:r>
      <w:proofErr w:type="spellStart"/>
      <w:r>
        <w:rPr>
          <w:i/>
          <w:iCs/>
          <w:color w:val="000000"/>
        </w:rPr>
        <w:t>muciniphila</w:t>
      </w:r>
      <w:proofErr w:type="spellEnd"/>
      <w:r>
        <w:rPr>
          <w:color w:val="000000"/>
        </w:rPr>
        <w:t xml:space="preserve"> </w:t>
      </w:r>
      <w:r w:rsidR="004E4502">
        <w:rPr>
          <w:color w:val="000000"/>
        </w:rPr>
        <w:fldChar w:fldCharType="begin"/>
      </w:r>
      <w:r w:rsidR="004E4502">
        <w:rPr>
          <w:color w:val="000000"/>
        </w:rPr>
        <w:instrText xml:space="preserve"> ADDIN EN.CITE &lt;EndNote&gt;&lt;Cite&gt;&lt;Author&gt;Baptista&lt;/Author&gt;&lt;Year&gt;2020&lt;/Year&gt;&lt;RecNum&gt;50&lt;/RecNum&gt;&lt;DisplayText&gt;(50)&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iers in Nutrition&lt;/secondary-title&gt;&lt;/titles&gt;&lt;periodical&gt;&lt;full-title&gt;Frontiers in nutrition&lt;/full-title&gt;&lt;/periodical&gt;&lt;pages&gt;17&lt;/pages&gt;&lt;volume&gt;7&lt;/volume&gt;&lt;dates&gt;&lt;year&gt;2020&lt;/year&gt;&lt;/dates&gt;&lt;isbn&gt;2296-861X&lt;/isbn&gt;&lt;urls&gt;&lt;/urls&gt;&lt;/record&gt;&lt;/Cite&gt;&lt;/EndNote&gt;</w:instrText>
      </w:r>
      <w:r w:rsidR="004E4502">
        <w:rPr>
          <w:color w:val="000000"/>
        </w:rPr>
        <w:fldChar w:fldCharType="separate"/>
      </w:r>
      <w:r w:rsidR="004E4502">
        <w:rPr>
          <w:noProof/>
          <w:color w:val="000000"/>
        </w:rPr>
        <w:t>(50)</w:t>
      </w:r>
      <w:r w:rsidR="004E4502">
        <w:rPr>
          <w:color w:val="000000"/>
        </w:rPr>
        <w:fldChar w:fldCharType="end"/>
      </w:r>
      <w:r>
        <w:rPr>
          <w:color w:val="000000"/>
        </w:rPr>
        <w:t xml:space="preserve">, a bacteria that has been shown to cross-feed </w:t>
      </w:r>
      <w:proofErr w:type="spellStart"/>
      <w:r>
        <w:rPr>
          <w:i/>
          <w:iCs/>
          <w:color w:val="000000"/>
        </w:rPr>
        <w:t>F.prausnitzii</w:t>
      </w:r>
      <w:proofErr w:type="spellEnd"/>
      <w:r>
        <w:rPr>
          <w:i/>
          <w:iCs/>
          <w:color w:val="000000"/>
        </w:rPr>
        <w:t xml:space="preserve"> </w:t>
      </w:r>
      <w:r w:rsidR="00593D0C">
        <w:rPr>
          <w:i/>
          <w:iCs/>
          <w:color w:val="000000"/>
        </w:rPr>
        <w:fldChar w:fldCharType="begin"/>
      </w:r>
      <w:r w:rsidR="00593D0C">
        <w:rPr>
          <w:i/>
          <w:iCs/>
          <w:color w:val="000000"/>
        </w:rPr>
        <w:instrText xml:space="preserve"> ADDIN EN.CITE &lt;EndNote&gt;&lt;Cite&gt;&lt;Author&gt;Lopez-Siles&lt;/Author&gt;&lt;Year&gt;2018&lt;/Year&gt;&lt;RecNum&gt;51&lt;/RecNum&gt;&lt;DisplayText&gt;(51)&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iers in cellular and infection microbiology&lt;/secondary-title&gt;&lt;/titles&gt;&lt;periodical&gt;&lt;full-title&gt;Frontiers in cellular and infection microbiology&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593D0C">
        <w:rPr>
          <w:i/>
          <w:iCs/>
          <w:noProof/>
          <w:color w:val="000000"/>
        </w:rPr>
        <w:t>(51)</w:t>
      </w:r>
      <w:r w:rsidR="00593D0C">
        <w:rPr>
          <w:i/>
          <w:iCs/>
          <w:color w:val="000000"/>
        </w:rPr>
        <w:fldChar w:fldCharType="end"/>
      </w:r>
      <w:r>
        <w:rPr>
          <w:color w:val="000000"/>
        </w:rPr>
        <w:t>. Therefore, the lower abundance of</w:t>
      </w:r>
      <w:r>
        <w:rPr>
          <w:i/>
          <w:iCs/>
          <w:color w:val="000000"/>
        </w:rPr>
        <w:t xml:space="preserve"> </w:t>
      </w:r>
      <w:proofErr w:type="spellStart"/>
      <w:r>
        <w:rPr>
          <w:i/>
          <w:iCs/>
          <w:color w:val="000000"/>
        </w:rPr>
        <w:t>F.prausnitzii</w:t>
      </w:r>
      <w:proofErr w:type="spellEnd"/>
      <w:r>
        <w:rPr>
          <w:color w:val="000000"/>
        </w:rPr>
        <w:t xml:space="preserve"> in IR may explain the lower 2-AG levels since it may be an indication of low </w:t>
      </w:r>
      <w:r>
        <w:rPr>
          <w:i/>
          <w:iCs/>
          <w:color w:val="000000"/>
        </w:rPr>
        <w:t xml:space="preserve">A. </w:t>
      </w:r>
      <w:proofErr w:type="spellStart"/>
      <w:r>
        <w:rPr>
          <w:i/>
          <w:iCs/>
          <w:color w:val="000000"/>
        </w:rPr>
        <w:t>muciniphila</w:t>
      </w:r>
      <w:proofErr w:type="spellEnd"/>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29CECEAE"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6104C3">
        <w:rPr>
          <w:color w:val="000000"/>
        </w:rPr>
        <w:instrText xml:space="preserve"> ADDIN EN.CITE &lt;EndNote&gt;&lt;Cite&gt;&lt;Author&gt;Krott&lt;/Author&gt;&lt;Year&gt;2016&lt;/Year&gt;&lt;RecNum&gt;52&lt;/RecNum&gt;&lt;DisplayText&gt;(52)&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ournal of lipid research&lt;/secondary-title&gt;&lt;/titles&gt;&lt;periodical&gt;&lt;full-title&gt;Journal of lipid research&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6104C3">
        <w:rPr>
          <w:noProof/>
          <w:color w:val="000000"/>
        </w:rPr>
        <w:t>(52)</w:t>
      </w:r>
      <w:r w:rsidR="006104C3">
        <w:rPr>
          <w:color w:val="000000"/>
        </w:rPr>
        <w:fldChar w:fldCharType="end"/>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AD69CF">
        <w:rPr>
          <w:color w:val="000000"/>
        </w:rPr>
        <w:instrText xml:space="preserve"> ADDIN EN.CITE &lt;EndNote&gt;&lt;Cite&gt;&lt;Author&gt;Camastra&lt;/Author&gt;&lt;Year&gt;1999&lt;/Year&gt;&lt;RecNum&gt;53&lt;/RecNum&gt;&lt;DisplayText&gt;(53, 54)&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ernational journal of obesity&lt;/secondary-title&gt;&lt;/titles&gt;&lt;periodical&gt;&lt;full-title&gt;International journal of obesity&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olism&lt;/secondary-title&gt;&lt;/titles&gt;&lt;periodical&gt;&lt;full-title&gt;Cell metabolism&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AD69CF">
        <w:rPr>
          <w:noProof/>
          <w:color w:val="000000"/>
        </w:rPr>
        <w:t>(53, 54)</w:t>
      </w:r>
      <w:r w:rsidR="007D3F9A">
        <w:rPr>
          <w:color w:val="000000"/>
        </w:rPr>
        <w:fldChar w:fldCharType="end"/>
      </w:r>
      <w:r w:rsidR="00AD69CF">
        <w:rPr>
          <w:color w:val="000000"/>
        </w:rPr>
        <w:t>.</w:t>
      </w:r>
    </w:p>
    <w:p w14:paraId="2CD8A118" w14:textId="384CE644"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pathway analys</w:t>
      </w:r>
      <w:r w:rsidR="001B213F">
        <w:rPr>
          <w:color w:val="000000"/>
        </w:rPr>
        <w:t>is</w:t>
      </w:r>
      <w:r>
        <w:rPr>
          <w:color w:val="000000"/>
        </w:rPr>
        <w:t xml:space="preserve">. One of these being the D-glutamine and D-glutamate metabolism pathway. </w:t>
      </w:r>
      <w:r w:rsidR="005A6A78">
        <w:rPr>
          <w:color w:val="000000"/>
        </w:rPr>
        <w:t xml:space="preserve">This pathway </w:t>
      </w:r>
      <w:r w:rsidR="00721125">
        <w:rPr>
          <w:color w:val="000000"/>
        </w:rPr>
        <w:t>involved one significantly altered metabolite</w:t>
      </w:r>
      <w:r w:rsidR="005D7116">
        <w:rPr>
          <w:color w:val="000000"/>
        </w:rPr>
        <w:t xml:space="preserve"> called </w:t>
      </w:r>
      <w:r>
        <w:rPr>
          <w:color w:val="000000"/>
        </w:rPr>
        <w:t>L-glutamate</w:t>
      </w:r>
      <w:r w:rsidR="008B5136">
        <w:rPr>
          <w:color w:val="000000"/>
        </w:rPr>
        <w:t>,</w:t>
      </w:r>
      <w:r>
        <w:rPr>
          <w:color w:val="000000"/>
        </w:rPr>
        <w:t xml:space="preserve"> which </w:t>
      </w:r>
      <w:r w:rsidRPr="00DE1396">
        <w:rPr>
          <w:color w:val="000000"/>
        </w:rPr>
        <w:t xml:space="preserve">was found to be significantly more abundant in the IR subjects of this study. This change in abundance coincides with previous literature showing an association between high glutamate levels and T2D </w:t>
      </w:r>
      <w:r w:rsidR="00DF7E87" w:rsidRPr="00DE1396">
        <w:rPr>
          <w:color w:val="000000"/>
        </w:rPr>
        <w:fldChar w:fldCharType="begin"/>
      </w:r>
      <w:r w:rsidR="00DF7E87" w:rsidRPr="00DE1396">
        <w:rPr>
          <w:color w:val="000000"/>
        </w:rPr>
        <w:instrText xml:space="preserve"> ADDIN EN.CITE &lt;EndNote&gt;&lt;Cite&gt;&lt;Author&gt;Liu&lt;/Author&gt;&lt;Year&gt;2019&lt;/Year&gt;&lt;RecNum&gt;55&lt;/RecNum&gt;&lt;DisplayText&gt;(55)&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ition, Metabolism and Cardiovascular Diseases&lt;/secondary-title&gt;&lt;/titles&gt;&lt;periodical&gt;&lt;full-title&gt;Nutrition, Metabolism and Cardiovascular Diseases&lt;/full-title&gt;&lt;/periodical&gt;&lt;pages&gt;1040-1049&lt;/pages&gt;&lt;volume&gt;29&lt;/volume&gt;&lt;number&gt;10&lt;/number&gt;&lt;dates&gt;&lt;year&gt;2019&lt;/year&gt;&lt;/dates&gt;&lt;isbn&gt;0939-4753&lt;/isbn&gt;&lt;urls&gt;&lt;/urls&gt;&lt;/record&gt;&lt;/Cite&gt;&lt;/EndNote&gt;</w:instrText>
      </w:r>
      <w:r w:rsidR="00DF7E87" w:rsidRPr="00DE1396">
        <w:rPr>
          <w:color w:val="000000"/>
        </w:rPr>
        <w:fldChar w:fldCharType="separate"/>
      </w:r>
      <w:r w:rsidR="00DF7E87" w:rsidRPr="00DE1396">
        <w:rPr>
          <w:noProof/>
          <w:color w:val="000000"/>
        </w:rPr>
        <w:t>(55)</w:t>
      </w:r>
      <w:r w:rsidR="00DF7E87" w:rsidRPr="00DE1396">
        <w:rPr>
          <w:color w:val="000000"/>
        </w:rPr>
        <w:fldChar w:fldCharType="end"/>
      </w:r>
      <w:r w:rsidRPr="00DE1396">
        <w:rPr>
          <w:color w:val="000000"/>
        </w:rPr>
        <w:t>, potentially due to the fact that it can be used as an alternative energy source</w:t>
      </w:r>
      <w:r w:rsidR="007F7483" w:rsidRPr="00DE1396">
        <w:rPr>
          <w:color w:val="000000"/>
        </w:rPr>
        <w:t xml:space="preserve"> </w:t>
      </w:r>
      <w:r w:rsidR="007F7483" w:rsidRPr="00DE1396">
        <w:rPr>
          <w:color w:val="000000"/>
        </w:rPr>
        <w:fldChar w:fldCharType="begin"/>
      </w:r>
      <w:r w:rsidR="007F7483" w:rsidRPr="00DE1396">
        <w:rPr>
          <w:color w:val="000000"/>
        </w:rPr>
        <w:instrText xml:space="preserve"> ADDIN EN.CITE &lt;EndNote&gt;&lt;Cite&gt;&lt;Author&gt;Roberts&lt;/Author&gt;&lt;Year&gt;2014&lt;/Year&gt;&lt;RecNum&gt;56&lt;/RecNum&gt;&lt;DisplayText&gt;(56)&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The lancet diabetes &amp;amp; endocrinology&lt;/secondary-title&gt;&lt;/titles&gt;&lt;periodical&gt;&lt;full-title&gt;The lancet diabetes &amp;amp; endocrinology&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7F7483" w:rsidRPr="00DE1396">
        <w:rPr>
          <w:noProof/>
          <w:color w:val="000000"/>
        </w:rPr>
        <w:t>(56)</w:t>
      </w:r>
      <w:r w:rsidR="007F7483" w:rsidRPr="00DE1396">
        <w:rPr>
          <w:color w:val="000000"/>
        </w:rPr>
        <w:fldChar w:fldCharType="end"/>
      </w:r>
      <w:r w:rsidRPr="00DE1396">
        <w:rPr>
          <w:color w:val="000000"/>
        </w:rPr>
        <w:t>.</w:t>
      </w:r>
      <w:r>
        <w:rPr>
          <w:color w:val="000000"/>
        </w:rPr>
        <w:t> </w:t>
      </w:r>
    </w:p>
    <w:p w14:paraId="0DA8D842" w14:textId="597B4691" w:rsidR="00E57973" w:rsidRDefault="00E57973" w:rsidP="00E57973">
      <w:pPr>
        <w:pStyle w:val="NormalWeb"/>
        <w:spacing w:before="0" w:beforeAutospacing="0" w:after="0" w:afterAutospacing="0" w:line="360" w:lineRule="auto"/>
        <w:jc w:val="both"/>
      </w:pPr>
      <w:r>
        <w:rPr>
          <w:color w:val="000000"/>
        </w:rPr>
        <w:lastRenderedPageBreak/>
        <w:t xml:space="preserve">However, this adaptive increase in glutamate levels may result in decreased insulin secretion by accelerating beta-cell dysfunction through excessive </w:t>
      </w:r>
      <w:commentRangeStart w:id="27"/>
      <w:r w:rsidRPr="00B5057F">
        <w:rPr>
          <w:color w:val="000000"/>
          <w:highlight w:val="yellow"/>
        </w:rPr>
        <w:t>NMDA</w:t>
      </w:r>
      <w:commentRangeEnd w:id="27"/>
      <w:r w:rsidR="009B3A7E">
        <w:rPr>
          <w:rStyle w:val="CommentReference"/>
          <w:rFonts w:asciiTheme="minorHAnsi" w:eastAsiaTheme="minorHAnsi" w:hAnsiTheme="minorHAnsi" w:cstheme="minorBidi"/>
          <w:lang w:eastAsia="en-US"/>
        </w:rPr>
        <w:commentReference w:id="27"/>
      </w:r>
      <w:r>
        <w:rPr>
          <w:color w:val="000000"/>
        </w:rPr>
        <w:t xml:space="preserve"> receptor activation </w:t>
      </w:r>
      <w:r w:rsidR="00CD04A1">
        <w:rPr>
          <w:color w:val="000000"/>
        </w:rPr>
        <w:fldChar w:fldCharType="begin"/>
      </w:r>
      <w:r w:rsidR="00CD04A1">
        <w:rPr>
          <w:color w:val="000000"/>
        </w:rPr>
        <w:instrText xml:space="preserve"> ADDIN EN.CITE &lt;EndNote&gt;&lt;Cite&gt;&lt;Author&gt;Huang&lt;/Author&gt;&lt;Year&gt;2017&lt;/Year&gt;&lt;RecNum&gt;57&lt;/RecNum&gt;&lt;DisplayText&gt;(57)&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entific reports&lt;/secondary-title&gt;&lt;/titles&gt;&lt;periodical&gt;&lt;full-title&gt;Scientific reports&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CD04A1">
        <w:rPr>
          <w:noProof/>
          <w:color w:val="000000"/>
        </w:rPr>
        <w:t>(57)</w:t>
      </w:r>
      <w:r w:rsidR="00CD04A1">
        <w:rPr>
          <w:color w:val="000000"/>
        </w:rPr>
        <w:fldChar w:fldCharType="end"/>
      </w:r>
      <w:r>
        <w:rPr>
          <w:color w:val="000000"/>
        </w:rPr>
        <w:t xml:space="preserve">. This reduced insulin secretion along with the presence of insulin resistance in the IR group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5D5E4B">
        <w:rPr>
          <w:color w:val="000000"/>
        </w:rPr>
        <w:instrText xml:space="preserve"> ADDIN EN.CITE &lt;EndNote&gt;&lt;Cite&gt;&lt;Author&gt;Kotite&lt;/Author&gt;&lt;Year&gt;2003&lt;/Year&gt;&lt;RecNum&gt;58&lt;/RecNum&gt;&lt;DisplayText&gt;(58)&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ournal of lipid research&lt;/secondary-title&gt;&lt;/titles&gt;&lt;periodical&gt;&lt;full-title&gt;Journal of lipid research&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5D5E4B">
        <w:rPr>
          <w:noProof/>
          <w:color w:val="000000"/>
        </w:rPr>
        <w:t>(58)</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8E591C">
        <w:rPr>
          <w:color w:val="000000"/>
        </w:rPr>
        <w:instrText xml:space="preserve"> ADDIN EN.CITE &lt;EndNote&gt;&lt;Cite&gt;&lt;Author&gt;Allan&lt;/Author&gt;&lt;Year&gt;1996&lt;/Year&gt;&lt;RecNum&gt;59&lt;/RecNum&gt;&lt;DisplayText&gt;(59)&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ournal of lipid research&lt;/secondary-title&gt;&lt;/titles&gt;&lt;periodical&gt;&lt;full-title&gt;Journal of lipid research&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8E591C">
        <w:rPr>
          <w:noProof/>
          <w:color w:val="000000"/>
        </w:rPr>
        <w:t>(59)</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7360EA">
        <w:rPr>
          <w:color w:val="000000"/>
        </w:rPr>
        <w:instrText xml:space="preserve"> ADDIN EN.CITE &lt;EndNote&gt;&lt;Cite&gt;&lt;Author&gt;Chistiakov&lt;/Author&gt;&lt;Year&gt;2016&lt;/Year&gt;&lt;RecNum&gt;60&lt;/RecNum&gt;&lt;DisplayText&gt;(60)&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oratory Investigation&lt;/secondary-title&gt;&lt;/titles&gt;&lt;periodical&gt;&lt;full-title&gt;Laboratory Investigation&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7360EA">
        <w:rPr>
          <w:noProof/>
          <w:color w:val="000000"/>
        </w:rPr>
        <w:t>(60)</w:t>
      </w:r>
      <w:r w:rsidR="007360EA">
        <w:rPr>
          <w:color w:val="000000"/>
        </w:rPr>
        <w:fldChar w:fldCharType="end"/>
      </w:r>
      <w:r>
        <w:rPr>
          <w:color w:val="000000"/>
        </w:rPr>
        <w:t xml:space="preserve"> and APOD </w:t>
      </w:r>
      <w:r w:rsidR="004C63A2">
        <w:rPr>
          <w:color w:val="000000"/>
        </w:rPr>
        <w:fldChar w:fldCharType="begin"/>
      </w:r>
      <w:r w:rsidR="004C63A2">
        <w:rPr>
          <w:color w:val="000000"/>
        </w:rPr>
        <w:instrText xml:space="preserve"> ADDIN EN.CITE &lt;EndNote&gt;&lt;Cite&gt;&lt;Author&gt;Perdomo&lt;/Author&gt;&lt;Year&gt;2009&lt;/Year&gt;&lt;RecNum&gt;61&lt;/RecNum&gt;&lt;DisplayText&gt;(61)&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4C63A2">
        <w:rPr>
          <w:noProof/>
          <w:color w:val="000000"/>
        </w:rPr>
        <w:t>(61)</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59770F">
        <w:rPr>
          <w:color w:val="000000"/>
        </w:rPr>
        <w:instrText xml:space="preserve"> ADDIN EN.CITE &lt;EndNote&gt;&lt;Cite&gt;&lt;Author&gt;Karhapää&lt;/Author&gt;&lt;Year&gt;1994&lt;/Year&gt;&lt;RecNum&gt;62&lt;/RecNum&gt;&lt;DisplayText&gt;(62, 63)&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59770F">
        <w:rPr>
          <w:noProof/>
          <w:color w:val="000000"/>
        </w:rPr>
        <w:t>(62, 63)</w:t>
      </w:r>
      <w:r w:rsidR="005B0636">
        <w:rPr>
          <w:color w:val="000000"/>
        </w:rPr>
        <w:fldChar w:fldCharType="end"/>
      </w:r>
      <w:r>
        <w:rPr>
          <w:color w:val="000000"/>
        </w:rPr>
        <w:t xml:space="preserve">.  Other non-APO proteins have also been found on HDL particles, some of which are involved in the complement system such as C4A </w:t>
      </w:r>
      <w:r w:rsidR="00BA3EBF">
        <w:rPr>
          <w:color w:val="000000"/>
        </w:rPr>
        <w:fldChar w:fldCharType="begin"/>
      </w:r>
      <w:r w:rsidR="00BA3EBF">
        <w:rPr>
          <w:color w:val="000000"/>
        </w:rPr>
        <w:instrText xml:space="preserve"> ADDIN EN.CITE &lt;EndNote&gt;&lt;Cite&gt;&lt;Author&gt;von Zychlinski&lt;/Author&gt;&lt;Year&gt;2015&lt;/Year&gt;&lt;RecNum&gt;64&lt;/RecNum&gt;&lt;DisplayText&gt;(64)&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ational Proteomics&lt;/secondary-title&gt;&lt;/titles&gt;&lt;periodical&gt;&lt;full-title&gt;Translationa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BA3EBF">
        <w:rPr>
          <w:noProof/>
          <w:color w:val="000000"/>
        </w:rPr>
        <w:t>(64)</w:t>
      </w:r>
      <w:r w:rsidR="00BA3EBF">
        <w:rPr>
          <w:color w:val="000000"/>
        </w:rPr>
        <w:fldChar w:fldCharType="end"/>
      </w:r>
      <w:r>
        <w:rPr>
          <w:color w:val="000000"/>
        </w:rPr>
        <w:t xml:space="preserve">. Like APOA1 and APOD, C4A was less abundant in the IR group compared to the IS group of this study and so could </w:t>
      </w:r>
      <w:r w:rsidRPr="00E27FE0">
        <w:rPr>
          <w:color w:val="ED7D31" w:themeColor="accent2"/>
        </w:rPr>
        <w:t xml:space="preserve">indicate </w:t>
      </w:r>
      <w:r w:rsidR="002A6679" w:rsidRPr="00E27FE0">
        <w:rPr>
          <w:color w:val="ED7D31" w:themeColor="accent2"/>
        </w:rPr>
        <w:t>dyslipidaemia</w:t>
      </w:r>
      <w:r w:rsidRPr="00E27FE0">
        <w:rPr>
          <w:color w:val="ED7D31" w:themeColor="accent2"/>
        </w:rPr>
        <w:t xml:space="preserve"> as </w:t>
      </w:r>
      <w:r w:rsidR="002A6679" w:rsidRPr="00E27FE0">
        <w:rPr>
          <w:color w:val="ED7D31" w:themeColor="accent2"/>
        </w:rPr>
        <w:t>seen with the</w:t>
      </w:r>
      <w:r w:rsidRPr="00E27FE0">
        <w:rPr>
          <w:color w:val="ED7D31" w:themeColor="accent2"/>
        </w:rPr>
        <w:t xml:space="preserve"> apolipoproteins</w:t>
      </w:r>
      <w:r>
        <w:rPr>
          <w:color w:val="000000"/>
        </w:rPr>
        <w:t xml:space="preserve">. 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of </w:t>
      </w:r>
      <w:r>
        <w:rPr>
          <w:color w:val="FF9900"/>
        </w:rPr>
        <w:t xml:space="preserve">components </w:t>
      </w:r>
      <w:r>
        <w:rPr>
          <w:color w:val="000000"/>
        </w:rPr>
        <w:t>involved in the pathway. Therefore, it is possible that these pathways are not altered enough to produce a noticeable difference between the IR and IS group.</w:t>
      </w:r>
      <w:r>
        <w:rPr>
          <w:color w:val="FF9900"/>
        </w:rPr>
        <w:t xml:space="preserve"> </w:t>
      </w:r>
      <w:r>
        <w:rPr>
          <w:color w:val="000000"/>
        </w:rPr>
        <w:t xml:space="preserve">Yet, the low count of significantly altered compounds involved in the pathway analysis results could be more of an indication of low coverage of the utilized tools rather than of a low-biological impact. Nevertheless, multiple tools were used to produce these results, hence, allowing for a more detailed representation of the potentially altered pathways. However, since thes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033820">
        <w:rPr>
          <w:color w:val="000000"/>
        </w:rPr>
        <w:t xml:space="preserve"> and</w:t>
      </w:r>
      <w:r>
        <w:rPr>
          <w:color w:val="000000"/>
        </w:rPr>
        <w:t xml:space="preserve"> </w:t>
      </w:r>
      <w:r w:rsidR="00033820">
        <w:rPr>
          <w:color w:val="000000"/>
        </w:rPr>
        <w:t>KEGG</w:t>
      </w:r>
      <w:r>
        <w:rPr>
          <w:color w:val="000000"/>
        </w:rPr>
        <w:t>. </w:t>
      </w:r>
    </w:p>
    <w:p w14:paraId="2BAE0BDD" w14:textId="44FA6CBF"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 b</w:t>
      </w:r>
      <w:r w:rsidR="00176684">
        <w:rPr>
          <w:color w:val="000000"/>
        </w:rPr>
        <w:t xml:space="preserve">y 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58BED2E9"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77777777" w:rsidR="00E57973" w:rsidRPr="00960A24" w:rsidRDefault="00E57973" w:rsidP="00E57973">
      <w:pPr>
        <w:pStyle w:val="Heading2"/>
        <w:rPr>
          <w:sz w:val="24"/>
          <w:szCs w:val="24"/>
          <w:u w:val="single"/>
        </w:rPr>
      </w:pPr>
      <w:bookmarkStart w:id="28" w:name="_Toc44335353"/>
      <w:r w:rsidRPr="00960A24">
        <w:rPr>
          <w:sz w:val="24"/>
          <w:szCs w:val="24"/>
          <w:u w:val="single"/>
        </w:rPr>
        <w:t>Conclusion</w:t>
      </w:r>
      <w:bookmarkEnd w:id="28"/>
    </w:p>
    <w:p w14:paraId="270C2D2D" w14:textId="77777777" w:rsidR="00E57973" w:rsidRDefault="00E57973" w:rsidP="00E57973">
      <w:pPr>
        <w:pStyle w:val="NormalWeb"/>
        <w:spacing w:before="0" w:beforeAutospacing="0" w:after="0" w:afterAutospacing="0" w:line="360" w:lineRule="auto"/>
        <w:jc w:val="both"/>
      </w:pPr>
      <w:r>
        <w:rPr>
          <w:color w:val="000000"/>
        </w:rPr>
        <w:t xml:space="preserve">In conclusion, a s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962E22">
        <w:rPr>
          <w:color w:val="ED7D31" w:themeColor="accent2"/>
        </w:rPr>
        <w:t>, certain OTUs and metabolites were found to be possible explanatory factors of the covariation between the datasets</w:t>
      </w:r>
      <w:r>
        <w:rPr>
          <w:color w:val="000000"/>
        </w:rPr>
        <w:t>. </w:t>
      </w:r>
    </w:p>
    <w:p w14:paraId="192DE20E" w14:textId="68D27B6A"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as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3AAFE660" w14:textId="280CA571" w:rsidR="00F66562" w:rsidRDefault="00F66562" w:rsidP="00466702">
      <w:pPr>
        <w:jc w:val="both"/>
      </w:pPr>
    </w:p>
    <w:p w14:paraId="0833B0E7" w14:textId="42164105" w:rsidR="00BA3EBF" w:rsidRDefault="00BA3EBF" w:rsidP="00466702">
      <w:pPr>
        <w:jc w:val="both"/>
      </w:pPr>
    </w:p>
    <w:p w14:paraId="6AC93202" w14:textId="77777777" w:rsidR="00BA3EBF" w:rsidRDefault="00BA3EBF" w:rsidP="00466702">
      <w:pPr>
        <w:jc w:val="both"/>
        <w:rPr>
          <w:lang w:val="en-US"/>
        </w:rPr>
      </w:pPr>
    </w:p>
    <w:p w14:paraId="0954A65D" w14:textId="083CE83A" w:rsidR="00F66562" w:rsidRPr="00BA3EBF" w:rsidRDefault="00BA3EBF" w:rsidP="00BA3EBF">
      <w:pPr>
        <w:pStyle w:val="Heading2"/>
        <w:rPr>
          <w:sz w:val="24"/>
          <w:szCs w:val="24"/>
          <w:u w:val="single"/>
          <w:lang w:val="en-US"/>
        </w:rPr>
      </w:pPr>
      <w:bookmarkStart w:id="29" w:name="_Toc44335354"/>
      <w:r w:rsidRPr="00BA3EBF">
        <w:rPr>
          <w:sz w:val="24"/>
          <w:szCs w:val="24"/>
          <w:u w:val="single"/>
          <w:lang w:val="en-US"/>
        </w:rPr>
        <w:lastRenderedPageBreak/>
        <w:t>References</w:t>
      </w:r>
      <w:bookmarkEnd w:id="29"/>
    </w:p>
    <w:p w14:paraId="3FEF8212" w14:textId="77777777" w:rsidR="00BA3EBF" w:rsidRPr="00BA3EBF" w:rsidRDefault="00F66562" w:rsidP="00436ACA">
      <w:pPr>
        <w:pStyle w:val="EndNoteBibliography"/>
        <w:spacing w:after="0" w:line="360" w:lineRule="auto"/>
      </w:pPr>
      <w:r>
        <w:fldChar w:fldCharType="begin"/>
      </w:r>
      <w:r>
        <w:instrText xml:space="preserve"> ADDIN EN.REFLIST </w:instrText>
      </w:r>
      <w:r>
        <w:fldChar w:fldCharType="separate"/>
      </w:r>
      <w:r w:rsidR="00BA3EBF" w:rsidRPr="00BA3EBF">
        <w:t>1.</w:t>
      </w:r>
      <w:r w:rsidR="00BA3EBF" w:rsidRPr="00BA3EBF">
        <w:tab/>
        <w:t>IFD. IDF Diabetes Atlas, 9th edn. Brussels, Belgium: International Diabetes Federation 2019. 2019.</w:t>
      </w:r>
    </w:p>
    <w:p w14:paraId="1726FD8B" w14:textId="77777777" w:rsidR="00BA3EBF" w:rsidRPr="00BA3EBF" w:rsidRDefault="00BA3EBF" w:rsidP="00436ACA">
      <w:pPr>
        <w:pStyle w:val="EndNoteBibliography"/>
        <w:spacing w:after="0" w:line="360" w:lineRule="auto"/>
      </w:pPr>
      <w:r w:rsidRPr="00BA3EBF">
        <w:t>2.</w:t>
      </w:r>
      <w:r w:rsidRPr="00BA3EBF">
        <w:tab/>
        <w:t>Association AD. 2. Classification and diagnosis of diabetes: standards of medical care in diabetes—2019. Diabetes Care. 2019;42(Supplement 1):S13-S28.</w:t>
      </w:r>
    </w:p>
    <w:p w14:paraId="2D3F6A8E" w14:textId="77777777" w:rsidR="00BA3EBF" w:rsidRPr="00BA3EBF" w:rsidRDefault="00BA3EBF" w:rsidP="00436ACA">
      <w:pPr>
        <w:pStyle w:val="EndNoteBibliography"/>
        <w:spacing w:after="0" w:line="360" w:lineRule="auto"/>
      </w:pPr>
      <w:r w:rsidRPr="00BA3EBF">
        <w:t>3.</w:t>
      </w:r>
      <w:r w:rsidRPr="00BA3EBF">
        <w:tab/>
        <w:t>Samuel VT, Shulman GI. The pathogenesis of insulin resistance: integrating signaling pathways and substrate flux. The Journal of clinical investigation. 2016;126(1):12-22.</w:t>
      </w:r>
    </w:p>
    <w:p w14:paraId="0B2F280D" w14:textId="77777777" w:rsidR="00BA3EBF" w:rsidRPr="00BA3EBF" w:rsidRDefault="00BA3EBF" w:rsidP="00436ACA">
      <w:pPr>
        <w:pStyle w:val="EndNoteBibliography"/>
        <w:spacing w:after="0" w:line="360" w:lineRule="auto"/>
      </w:pPr>
      <w:r w:rsidRPr="00BA3EBF">
        <w:t>4.</w:t>
      </w:r>
      <w:r w:rsidRPr="00BA3EBF">
        <w:tab/>
        <w:t>Snel M, Jonker JT, Schoones J, Lamb H, de Roos A, Pijl H, et al. Ectopic fat and insulin resistance: pathophysiology and effect of diet and lifestyle interventions. International journal of endocrinology. 2012;2012.</w:t>
      </w:r>
    </w:p>
    <w:p w14:paraId="61BF0598" w14:textId="77777777" w:rsidR="00BA3EBF" w:rsidRPr="00BA3EBF" w:rsidRDefault="00BA3EBF" w:rsidP="00436ACA">
      <w:pPr>
        <w:pStyle w:val="EndNoteBibliography"/>
        <w:spacing w:after="0" w:line="360" w:lineRule="auto"/>
      </w:pPr>
      <w:r w:rsidRPr="00BA3EBF">
        <w:t>5.</w:t>
      </w:r>
      <w:r w:rsidRPr="00BA3EBF">
        <w:tab/>
        <w:t>Trouwborst I, Bowser SM, Goossens GH, Blaak EE. Ectopic fat accumulation in distinct insulin resistant phenotypes; targets for personalized nutritional interventions. Frontiers in nutrition. 2018;5:77.</w:t>
      </w:r>
    </w:p>
    <w:p w14:paraId="46F91CEA" w14:textId="77777777" w:rsidR="00BA3EBF" w:rsidRPr="00BA3EBF" w:rsidRDefault="00BA3EBF" w:rsidP="00436ACA">
      <w:pPr>
        <w:pStyle w:val="EndNoteBibliography"/>
        <w:spacing w:after="0" w:line="360" w:lineRule="auto"/>
      </w:pPr>
      <w:r w:rsidRPr="00BA3EBF">
        <w:t>6.</w:t>
      </w:r>
      <w:r w:rsidRPr="00BA3EBF">
        <w:tab/>
        <w:t>Freeman AM, Soman-Faulkner K, Pennings N. Insulin resistance.  StatPearls [Internet]: StatPearls Publishing; 2019.</w:t>
      </w:r>
    </w:p>
    <w:p w14:paraId="3D968852" w14:textId="77777777" w:rsidR="00BA3EBF" w:rsidRPr="00BA3EBF" w:rsidRDefault="00BA3EBF" w:rsidP="00436ACA">
      <w:pPr>
        <w:pStyle w:val="EndNoteBibliography"/>
        <w:spacing w:after="0" w:line="360" w:lineRule="auto"/>
      </w:pPr>
      <w:r w:rsidRPr="00BA3EBF">
        <w:t>7.</w:t>
      </w:r>
      <w:r w:rsidRPr="00BA3EBF">
        <w:tab/>
        <w:t>Ferrannini E, Gastaldelli A, Iozzo P. Pathophysiology of prediabetes. Medical Clinics. 2011;95(2):327-39.</w:t>
      </w:r>
    </w:p>
    <w:p w14:paraId="3444548E" w14:textId="77777777" w:rsidR="00BA3EBF" w:rsidRPr="00BA3EBF" w:rsidRDefault="00BA3EBF" w:rsidP="00436ACA">
      <w:pPr>
        <w:pStyle w:val="EndNoteBibliography"/>
        <w:spacing w:after="0" w:line="360" w:lineRule="auto"/>
      </w:pPr>
      <w:r w:rsidRPr="00BA3EBF">
        <w:t>8.</w:t>
      </w:r>
      <w:r w:rsidRPr="00BA3EBF">
        <w:tab/>
        <w:t>Saisho Y. How Can We Develop More Effective Strategies for Type 2 Diabetes Mellitus Prevention? A Paradigm Shift from a Glucose-Centric to a Beta Cell-Centric Concept of Diabetes. DIABETES. 2018.</w:t>
      </w:r>
    </w:p>
    <w:p w14:paraId="302CCB99" w14:textId="77777777" w:rsidR="00BA3EBF" w:rsidRPr="00BA3EBF" w:rsidRDefault="00BA3EBF" w:rsidP="00436ACA">
      <w:pPr>
        <w:pStyle w:val="EndNoteBibliography"/>
        <w:spacing w:after="0" w:line="360" w:lineRule="auto"/>
      </w:pPr>
      <w:r w:rsidRPr="00BA3EBF">
        <w:t>9.</w:t>
      </w:r>
      <w:r w:rsidRPr="00BA3EBF">
        <w:tab/>
        <w:t>Gurung M, Li Z, You H, Rodrigues R, Jump DB, Morgun A, et al. Role of gut microbiota in type 2 diabetes pathophysiology. EBioMedicine. 2020;51:102590.</w:t>
      </w:r>
    </w:p>
    <w:p w14:paraId="5148A9D9" w14:textId="77777777" w:rsidR="00BA3EBF" w:rsidRPr="00BA3EBF" w:rsidRDefault="00BA3EBF" w:rsidP="00436ACA">
      <w:pPr>
        <w:pStyle w:val="EndNoteBibliography"/>
        <w:spacing w:after="0" w:line="360" w:lineRule="auto"/>
      </w:pPr>
      <w:r w:rsidRPr="00BA3EBF">
        <w:t>10.</w:t>
      </w:r>
      <w:r w:rsidRPr="00BA3EBF">
        <w:tab/>
        <w:t>Lee CJ, Sears CL, Maruthur N. Gut microbiome and its role in obesity and insulin resistance. Annals of the New York Academy of Sciences. 2020;1461(1):37-52.</w:t>
      </w:r>
    </w:p>
    <w:p w14:paraId="446A4F07" w14:textId="77777777" w:rsidR="00BA3EBF" w:rsidRPr="00BA3EBF" w:rsidRDefault="00BA3EBF" w:rsidP="00436ACA">
      <w:pPr>
        <w:pStyle w:val="EndNoteBibliography"/>
        <w:spacing w:after="0" w:line="360" w:lineRule="auto"/>
      </w:pPr>
      <w:r w:rsidRPr="00BA3EBF">
        <w:t>11.</w:t>
      </w:r>
      <w:r w:rsidRPr="00BA3EBF">
        <w:tab/>
        <w:t>Kinross JM, Darzi AW, Nicholson JK. Gut microbiome-host interactions in health and disease. Genome medicine. 2011;3(3):14.</w:t>
      </w:r>
    </w:p>
    <w:p w14:paraId="4C3D8361" w14:textId="77777777" w:rsidR="00BA3EBF" w:rsidRPr="00BA3EBF" w:rsidRDefault="00BA3EBF" w:rsidP="00436ACA">
      <w:pPr>
        <w:pStyle w:val="EndNoteBibliography"/>
        <w:spacing w:after="0" w:line="360" w:lineRule="auto"/>
      </w:pPr>
      <w:r w:rsidRPr="00BA3EBF">
        <w:t>12.</w:t>
      </w:r>
      <w:r w:rsidRPr="00BA3EBF">
        <w:tab/>
        <w:t>Zhang X, Deeke SA, Ning Z, Starr AE, Butcher J, Li J, et al. Metaproteomics reveals associations between microbiome and intestinal extracellular vesicle proteins in pediatric inflammatory bowel disease. Nature communications. 2018;9(1):1-14.</w:t>
      </w:r>
    </w:p>
    <w:p w14:paraId="38A03E6C" w14:textId="77777777" w:rsidR="00BA3EBF" w:rsidRPr="00BA3EBF" w:rsidRDefault="00BA3EBF" w:rsidP="00436ACA">
      <w:pPr>
        <w:pStyle w:val="EndNoteBibliography"/>
        <w:spacing w:after="0" w:line="360" w:lineRule="auto"/>
      </w:pPr>
      <w:r w:rsidRPr="00BA3EBF">
        <w:t>13.</w:t>
      </w:r>
      <w:r w:rsidRPr="00BA3EBF">
        <w:tab/>
        <w:t>Grundy SM. Hypertriglyceridemia, insulin resistance, and the metabolic syndrome. The American journal of cardiology. 1999;83(9):25-9.</w:t>
      </w:r>
    </w:p>
    <w:p w14:paraId="4649E2F3" w14:textId="77777777" w:rsidR="00BA3EBF" w:rsidRPr="00BA3EBF" w:rsidRDefault="00BA3EBF" w:rsidP="00436ACA">
      <w:pPr>
        <w:pStyle w:val="EndNoteBibliography"/>
        <w:spacing w:after="0" w:line="360" w:lineRule="auto"/>
      </w:pPr>
      <w:r w:rsidRPr="00BA3EBF">
        <w:t>14.</w:t>
      </w:r>
      <w:r w:rsidRPr="00BA3EBF">
        <w:tab/>
        <w:t>Ginsberg HN. Insulin resistance and cardiovascular disease. The Journal of clinical investigation. 2000;106(4):453-8.</w:t>
      </w:r>
    </w:p>
    <w:p w14:paraId="16240A77" w14:textId="77777777" w:rsidR="00BA3EBF" w:rsidRPr="00BA3EBF" w:rsidRDefault="00BA3EBF" w:rsidP="00436ACA">
      <w:pPr>
        <w:pStyle w:val="EndNoteBibliography"/>
        <w:spacing w:after="0" w:line="360" w:lineRule="auto"/>
      </w:pPr>
      <w:r w:rsidRPr="00BA3EBF">
        <w:lastRenderedPageBreak/>
        <w:t>15.</w:t>
      </w:r>
      <w:r w:rsidRPr="00BA3EBF">
        <w:tab/>
        <w:t>Klein MS, Shearer J. Metabolomics and type 2 diabetes: translating basic research into clinical application. Journal of diabetes research. 2016;2016.</w:t>
      </w:r>
    </w:p>
    <w:p w14:paraId="0869D32C" w14:textId="77777777" w:rsidR="00BA3EBF" w:rsidRPr="00BA3EBF" w:rsidRDefault="00BA3EBF" w:rsidP="00436ACA">
      <w:pPr>
        <w:pStyle w:val="EndNoteBibliography"/>
        <w:spacing w:after="0" w:line="360" w:lineRule="auto"/>
      </w:pPr>
      <w:r w:rsidRPr="00BA3EBF">
        <w:t>16.</w:t>
      </w:r>
      <w:r w:rsidRPr="00BA3EBF">
        <w:tab/>
        <w:t>Shaham O, Wei R, Wang TJ, Ricciardi C, Lewis GD, Vasan RS, et al. Metabolic profiling of the human response to a glucose challenge reveals distinct axes of insulin sensitivity. Molecular systems biology. 2008;4(1):214.</w:t>
      </w:r>
    </w:p>
    <w:p w14:paraId="784C27BE" w14:textId="77777777" w:rsidR="00BA3EBF" w:rsidRPr="00BA3EBF" w:rsidRDefault="00BA3EBF" w:rsidP="00436ACA">
      <w:pPr>
        <w:pStyle w:val="EndNoteBibliography"/>
        <w:spacing w:after="0" w:line="360" w:lineRule="auto"/>
      </w:pPr>
      <w:r w:rsidRPr="00BA3EBF">
        <w:t>17.</w:t>
      </w:r>
      <w:r w:rsidRPr="00BA3EBF">
        <w:tab/>
        <w:t>Sears D, Hsiao G, Hsiao A, Yu J, Courtney C, Ofrecio J, et al. Mechanisms of human insulin resistance and thiazolidinedione-mediated insulin sensitization. Proceedings of the National Academy of Sciences. 2009;106(44):18745-50.</w:t>
      </w:r>
    </w:p>
    <w:p w14:paraId="573B4C38" w14:textId="77777777" w:rsidR="00BA3EBF" w:rsidRPr="00BA3EBF" w:rsidRDefault="00BA3EBF" w:rsidP="00436ACA">
      <w:pPr>
        <w:pStyle w:val="EndNoteBibliography"/>
        <w:spacing w:after="0" w:line="360" w:lineRule="auto"/>
      </w:pPr>
      <w:r w:rsidRPr="00BA3EBF">
        <w:t>18.</w:t>
      </w:r>
      <w:r w:rsidRPr="00BA3EBF">
        <w:tab/>
        <w:t>Giebelstein J, Poschmann G, Højlund K, Schechinger W, Dietrich J, Levin K, et al. The proteomic signature of insulin-resistant human skeletal muscle reveals increased glycolytic and decreased mitochondrial enzymes. Diabetologia. 2012;55(4):1114-27.</w:t>
      </w:r>
    </w:p>
    <w:p w14:paraId="1308BEF9" w14:textId="77777777" w:rsidR="00BA3EBF" w:rsidRPr="00BA3EBF" w:rsidRDefault="00BA3EBF" w:rsidP="00436ACA">
      <w:pPr>
        <w:pStyle w:val="EndNoteBibliography"/>
        <w:spacing w:after="0" w:line="360" w:lineRule="auto"/>
      </w:pPr>
      <w:r w:rsidRPr="00BA3EBF">
        <w:t>19.</w:t>
      </w:r>
      <w:r w:rsidRPr="00BA3EBF">
        <w:tab/>
        <w:t>Integrative H. The Integrative Human Microbiome Project: dynamic analysis of microbiome-host omics profiles during periods of human health and disease. Cell host &amp; microbe. 2014;16(3):276.</w:t>
      </w:r>
    </w:p>
    <w:p w14:paraId="2C6CFB17" w14:textId="77777777" w:rsidR="00BA3EBF" w:rsidRPr="00BA3EBF" w:rsidRDefault="00BA3EBF" w:rsidP="00436ACA">
      <w:pPr>
        <w:pStyle w:val="EndNoteBibliography"/>
        <w:spacing w:after="0" w:line="360" w:lineRule="auto"/>
      </w:pPr>
      <w:r w:rsidRPr="00BA3EBF">
        <w:t>20.</w:t>
      </w:r>
      <w:r w:rsidRPr="00BA3EBF">
        <w:tab/>
        <w:t>Zhou W, Sailani MR, Contrepois K, Zhou Y, Ahadi S, Leopold SR, et al. Longitudinal multi-omics of host–microbe dynamics in prediabetes. Nature. 2019;569(7758):663-71.</w:t>
      </w:r>
    </w:p>
    <w:p w14:paraId="5541FCF4" w14:textId="77777777" w:rsidR="00BA3EBF" w:rsidRPr="00BA3EBF" w:rsidRDefault="00BA3EBF" w:rsidP="00436ACA">
      <w:pPr>
        <w:pStyle w:val="EndNoteBibliography"/>
        <w:spacing w:after="0" w:line="360" w:lineRule="auto"/>
      </w:pPr>
      <w:r w:rsidRPr="00BA3EBF">
        <w:t>21.</w:t>
      </w:r>
      <w:r w:rsidRPr="00BA3EBF">
        <w:tab/>
        <w:t>Collins BC, Hunter CL, Liu Y, Schilling B, Rosenberger G, Bader SL, et al. Multi-laboratory assessment of reproducibility, qualitative and quantitative performance of SWATH-mass spectrometry. Nature communications. 2017;8(1):1-12.</w:t>
      </w:r>
    </w:p>
    <w:p w14:paraId="002D8164" w14:textId="77777777" w:rsidR="00BA3EBF" w:rsidRPr="00BA3EBF" w:rsidRDefault="00BA3EBF" w:rsidP="00436ACA">
      <w:pPr>
        <w:pStyle w:val="EndNoteBibliography"/>
        <w:spacing w:after="0" w:line="360" w:lineRule="auto"/>
      </w:pPr>
      <w:r w:rsidRPr="00BA3EBF">
        <w:t>22.</w:t>
      </w:r>
      <w:r w:rsidRPr="00BA3EBF">
        <w:tab/>
        <w:t>Want EJ. LC-MS untargeted analysis.  Metabolic Profiling: Springer; 2018. p. 99-116.</w:t>
      </w:r>
    </w:p>
    <w:p w14:paraId="42468728" w14:textId="77777777" w:rsidR="00BA3EBF" w:rsidRPr="00BA3EBF" w:rsidRDefault="00BA3EBF" w:rsidP="00436ACA">
      <w:pPr>
        <w:pStyle w:val="EndNoteBibliography"/>
        <w:spacing w:after="0" w:line="360" w:lineRule="auto"/>
      </w:pPr>
      <w:r w:rsidRPr="00BA3EBF">
        <w:t>23.</w:t>
      </w:r>
      <w:r w:rsidRPr="00BA3EBF">
        <w:tab/>
        <w:t>Lane DJ, Pace B, Olsen GJ, Stahl DA, Sogin ML, Pace NR. Rapid determination of 16S ribosomal RNA sequences for phylogenetic analyses. Proceedings of the National Academy of Sciences. 1985;82(20):6955-9.</w:t>
      </w:r>
    </w:p>
    <w:p w14:paraId="536CD033" w14:textId="77777777" w:rsidR="00BA3EBF" w:rsidRPr="00BA3EBF" w:rsidRDefault="00BA3EBF" w:rsidP="00436ACA">
      <w:pPr>
        <w:pStyle w:val="EndNoteBibliography"/>
        <w:spacing w:after="0" w:line="360" w:lineRule="auto"/>
      </w:pPr>
      <w:r w:rsidRPr="00BA3EBF">
        <w:t>24.</w:t>
      </w:r>
      <w:r w:rsidRPr="00BA3EBF">
        <w:tab/>
        <w:t>Stansfield J, Dozmorov M. HMP2Data: 16s rRNA sequencing data from the Human Microbiome Project 2. version 1.0.0 ed2019.</w:t>
      </w:r>
    </w:p>
    <w:p w14:paraId="064ACF44" w14:textId="77777777" w:rsidR="00BA3EBF" w:rsidRPr="00BA3EBF" w:rsidRDefault="00BA3EBF" w:rsidP="00436ACA">
      <w:pPr>
        <w:pStyle w:val="EndNoteBibliography"/>
        <w:spacing w:after="0" w:line="360" w:lineRule="auto"/>
      </w:pPr>
      <w:r w:rsidRPr="00BA3EBF">
        <w:t>25.</w:t>
      </w:r>
      <w:r w:rsidRPr="00BA3EBF">
        <w:tab/>
        <w:t>McMurdie PJ, Holmes S. phyloseq: an R package for reproducible interactive analysis and graphics of microbiome census data. PloS one. 2013;8(4):e61217.</w:t>
      </w:r>
    </w:p>
    <w:p w14:paraId="1C52B848" w14:textId="77777777" w:rsidR="00BA3EBF" w:rsidRPr="00BA3EBF" w:rsidRDefault="00BA3EBF" w:rsidP="00436ACA">
      <w:pPr>
        <w:pStyle w:val="EndNoteBibliography"/>
        <w:spacing w:after="0" w:line="360" w:lineRule="auto"/>
      </w:pPr>
      <w:r w:rsidRPr="00BA3EBF">
        <w:t>26.</w:t>
      </w:r>
      <w:r w:rsidRPr="00BA3EBF">
        <w:tab/>
        <w:t>Oksanen J, Blanchet FG, Friendly M, Kindt R, Legendre P, McGlinn D, et al. vegan: Community Ecology Package. version 2.5-6 ed2019.</w:t>
      </w:r>
    </w:p>
    <w:p w14:paraId="07A3E6E7" w14:textId="77777777" w:rsidR="00BA3EBF" w:rsidRPr="00BA3EBF" w:rsidRDefault="00BA3EBF" w:rsidP="00436ACA">
      <w:pPr>
        <w:pStyle w:val="EndNoteBibliography"/>
        <w:spacing w:after="0" w:line="360" w:lineRule="auto"/>
      </w:pPr>
      <w:r w:rsidRPr="00BA3EBF">
        <w:t>27.</w:t>
      </w:r>
      <w:r w:rsidRPr="00BA3EBF">
        <w:tab/>
        <w:t>Wishart DS, Feunang YD, Marcu A, Guo AC, Liang K, Vázquez-Fresno R, et al. HMDB 4.0: the human metabolome database for 2018. Nucleic acids research. 2018;46(D1):D608-D17.</w:t>
      </w:r>
    </w:p>
    <w:p w14:paraId="297B8B18" w14:textId="77777777" w:rsidR="00BA3EBF" w:rsidRPr="00BA3EBF" w:rsidRDefault="00BA3EBF" w:rsidP="00436ACA">
      <w:pPr>
        <w:pStyle w:val="EndNoteBibliography"/>
        <w:spacing w:after="0" w:line="360" w:lineRule="auto"/>
      </w:pPr>
      <w:r w:rsidRPr="00BA3EBF">
        <w:t>28.</w:t>
      </w:r>
      <w:r w:rsidRPr="00BA3EBF">
        <w:tab/>
        <w:t>Mock A, Warta R, Dettling S, Brors B, Jäger D, Herold-Mende C. MetaboDiff: an R package for differential metabolomic analysis. Bioinformatics. 2018;34(19):3417-8.</w:t>
      </w:r>
    </w:p>
    <w:p w14:paraId="61B9769F" w14:textId="77777777" w:rsidR="00BA3EBF" w:rsidRPr="00BA3EBF" w:rsidRDefault="00BA3EBF" w:rsidP="00436ACA">
      <w:pPr>
        <w:pStyle w:val="EndNoteBibliography"/>
        <w:spacing w:after="0" w:line="360" w:lineRule="auto"/>
      </w:pPr>
      <w:r w:rsidRPr="00BA3EBF">
        <w:lastRenderedPageBreak/>
        <w:t>29.</w:t>
      </w:r>
      <w:r w:rsidRPr="00BA3EBF">
        <w:tab/>
        <w:t>Braschi B, Denny P, Gray K, Jones T, Seal R, Tweedie S, et al. Genenames. org: the HGNC and VGNC resources in 2019. Nucleic acids research. 2019;47(D1):D786-D92.</w:t>
      </w:r>
    </w:p>
    <w:p w14:paraId="38B5412B" w14:textId="77777777" w:rsidR="00BA3EBF" w:rsidRPr="00BA3EBF" w:rsidRDefault="00BA3EBF" w:rsidP="00436ACA">
      <w:pPr>
        <w:pStyle w:val="EndNoteBibliography"/>
        <w:spacing w:after="0" w:line="360" w:lineRule="auto"/>
      </w:pPr>
      <w:r w:rsidRPr="00BA3EBF">
        <w:t>30.</w:t>
      </w:r>
      <w:r w:rsidRPr="00BA3EBF">
        <w:tab/>
        <w:t>Ritchie ME, Phipson B, Wu D, Hu Y, Law CW, Shi W, et al. limma powers differential expression analyses for RNA-sequencing and microarray studies. Nucleic acids research. 2015;43(7):e47-e.</w:t>
      </w:r>
    </w:p>
    <w:p w14:paraId="220345E6" w14:textId="77777777" w:rsidR="00BA3EBF" w:rsidRPr="00BA3EBF" w:rsidRDefault="00BA3EBF" w:rsidP="00436ACA">
      <w:pPr>
        <w:pStyle w:val="EndNoteBibliography"/>
        <w:spacing w:after="0" w:line="360" w:lineRule="auto"/>
      </w:pPr>
      <w:r w:rsidRPr="00BA3EBF">
        <w:t>31.</w:t>
      </w:r>
      <w:r w:rsidRPr="00BA3EBF">
        <w:tab/>
        <w:t>Kutmon M, van Iersel MP, Bohler A, Kelder T, Nunes N, Pico AR, et al. PathVisio 3: an extendable pathway analysis toolbox. PLoS Comput Biol. 2015;11(2):e1004085.</w:t>
      </w:r>
    </w:p>
    <w:p w14:paraId="211B9859" w14:textId="77777777" w:rsidR="00BA3EBF" w:rsidRPr="00BA3EBF" w:rsidRDefault="00BA3EBF" w:rsidP="00436ACA">
      <w:pPr>
        <w:pStyle w:val="EndNoteBibliography"/>
        <w:spacing w:after="0" w:line="360" w:lineRule="auto"/>
      </w:pPr>
      <w:r w:rsidRPr="00BA3EBF">
        <w:t>32.</w:t>
      </w:r>
      <w:r w:rsidRPr="00BA3EBF">
        <w:tab/>
        <w:t>Chong J, Wishart DS, Xia J. Using MetaboAnalyst 4.0 for comprehensive and integrative metabolomics data analysis. Current protocols in bioinformatics. 2019;68(1):e86.</w:t>
      </w:r>
    </w:p>
    <w:p w14:paraId="1B20A29A" w14:textId="77777777" w:rsidR="00BA3EBF" w:rsidRPr="00AA0983" w:rsidRDefault="00BA3EBF" w:rsidP="00436ACA">
      <w:pPr>
        <w:pStyle w:val="EndNoteBibliography"/>
        <w:spacing w:after="0" w:line="360" w:lineRule="auto"/>
        <w:rPr>
          <w:lang w:val="nl-NL"/>
        </w:rPr>
      </w:pPr>
      <w:r w:rsidRPr="00BA3EBF">
        <w:t>33.</w:t>
      </w:r>
      <w:r w:rsidRPr="00BA3EBF">
        <w:tab/>
        <w:t xml:space="preserve">Kanehisa M. Toward understanding the origin and evolution of cellular organisms. </w:t>
      </w:r>
      <w:r w:rsidRPr="00AA0983">
        <w:rPr>
          <w:lang w:val="nl-NL"/>
        </w:rPr>
        <w:t>Protein Science. 2019;28(11):1947-51.</w:t>
      </w:r>
    </w:p>
    <w:p w14:paraId="5B74D948" w14:textId="77777777" w:rsidR="00BA3EBF" w:rsidRPr="00BA3EBF" w:rsidRDefault="00BA3EBF" w:rsidP="00436ACA">
      <w:pPr>
        <w:pStyle w:val="EndNoteBibliography"/>
        <w:spacing w:after="0" w:line="360" w:lineRule="auto"/>
      </w:pPr>
      <w:r w:rsidRPr="00AA0983">
        <w:rPr>
          <w:lang w:val="nl-NL"/>
        </w:rPr>
        <w:t>34.</w:t>
      </w:r>
      <w:r w:rsidRPr="00AA0983">
        <w:rPr>
          <w:lang w:val="nl-NL"/>
        </w:rPr>
        <w:tab/>
        <w:t xml:space="preserve">Hastings J, Owen G, Dekker A, Ennis M, Kale N, Muthukrishnan V, et al. </w:t>
      </w:r>
      <w:r w:rsidRPr="00BA3EBF">
        <w:t>ChEBI in 2016: Improved services and an expanding collection of metabolites. Nucleic acids research. 2016;44(D1):D1214-D9.</w:t>
      </w:r>
    </w:p>
    <w:p w14:paraId="5388D016" w14:textId="526ECB1C" w:rsidR="00BA3EBF" w:rsidRPr="00BA3EBF" w:rsidRDefault="00BA3EBF" w:rsidP="00436ACA">
      <w:pPr>
        <w:pStyle w:val="EndNoteBibliography"/>
        <w:spacing w:after="0" w:line="360" w:lineRule="auto"/>
      </w:pPr>
      <w:r w:rsidRPr="00BA3EBF">
        <w:t>35.</w:t>
      </w:r>
      <w:r w:rsidRPr="00BA3EBF">
        <w:tab/>
        <w:t xml:space="preserve">De Sl. Metabolite BridgeDb ID Mapping Database (20191025): figshare; 2019 [Available from: </w:t>
      </w:r>
      <w:hyperlink r:id="rId18" w:history="1">
        <w:r w:rsidRPr="00BA3EBF">
          <w:rPr>
            <w:rStyle w:val="Hyperlink"/>
          </w:rPr>
          <w:t>https://doi.org/10.6084/m9.figshare.10048508.v1</w:t>
        </w:r>
      </w:hyperlink>
      <w:r w:rsidRPr="00BA3EBF">
        <w:t>.</w:t>
      </w:r>
    </w:p>
    <w:p w14:paraId="21888FC1" w14:textId="0DCAA522" w:rsidR="00BA3EBF" w:rsidRPr="00BA3EBF" w:rsidRDefault="00BA3EBF" w:rsidP="00436ACA">
      <w:pPr>
        <w:pStyle w:val="EndNoteBibliography"/>
        <w:spacing w:after="0" w:line="360" w:lineRule="auto"/>
      </w:pPr>
      <w:r w:rsidRPr="00BA3EBF">
        <w:t>36.</w:t>
      </w:r>
      <w:r w:rsidRPr="00BA3EBF">
        <w:tab/>
        <w:t xml:space="preserve">BiGCaT. Gene/Protein BridgeDb ID Mapping Database (Ensembl 91) Zenodo; 2020 [Available from: </w:t>
      </w:r>
      <w:hyperlink r:id="rId19" w:history="1">
        <w:r w:rsidRPr="00BA3EBF">
          <w:rPr>
            <w:rStyle w:val="Hyperlink"/>
          </w:rPr>
          <w:t>https://zenodo.org/record/3667670</w:t>
        </w:r>
      </w:hyperlink>
      <w:r w:rsidRPr="00BA3EBF">
        <w:t>.</w:t>
      </w:r>
    </w:p>
    <w:p w14:paraId="4831A2B1" w14:textId="77777777" w:rsidR="00BA3EBF" w:rsidRPr="00BA3EBF" w:rsidRDefault="00BA3EBF" w:rsidP="00436ACA">
      <w:pPr>
        <w:pStyle w:val="EndNoteBibliography"/>
        <w:spacing w:after="0" w:line="360" w:lineRule="auto"/>
      </w:pPr>
      <w:r w:rsidRPr="00BA3EBF">
        <w:t>37.</w:t>
      </w:r>
      <w:r w:rsidRPr="00BA3EBF">
        <w:tab/>
        <w:t>Slenter DN, Kutmon M, Hanspers K, Riutta A, Windsor J, Nunes N, et al. WikiPathways: a multifaceted pathway database bridging metabolomics to other omics research. Nucleic acids research. 2018;46(D1):D661-D7.</w:t>
      </w:r>
    </w:p>
    <w:p w14:paraId="579E7190" w14:textId="77777777" w:rsidR="00BA3EBF" w:rsidRPr="00BA3EBF" w:rsidRDefault="00BA3EBF" w:rsidP="00436ACA">
      <w:pPr>
        <w:pStyle w:val="EndNoteBibliography"/>
        <w:spacing w:after="0" w:line="360" w:lineRule="auto"/>
      </w:pPr>
      <w:r w:rsidRPr="00BA3EBF">
        <w:t>38.</w:t>
      </w:r>
      <w:r w:rsidRPr="00BA3EBF">
        <w:tab/>
        <w:t>Shannon P, Markiel A, Ozier O, Baliga NS, Wang JT, Ramage D, et al. Cytoscape: a software environment for integrated models of biomolecular interaction networks. Genome research. 2003;13(11):2498-504.</w:t>
      </w:r>
    </w:p>
    <w:p w14:paraId="26E776E7" w14:textId="77777777" w:rsidR="00BA3EBF" w:rsidRPr="00BA3EBF" w:rsidRDefault="00BA3EBF" w:rsidP="00436ACA">
      <w:pPr>
        <w:pStyle w:val="EndNoteBibliography"/>
        <w:spacing w:after="0" w:line="360" w:lineRule="auto"/>
      </w:pPr>
      <w:r w:rsidRPr="00BA3EBF">
        <w:t>39.</w:t>
      </w:r>
      <w:r w:rsidRPr="00BA3EBF">
        <w:tab/>
        <w:t>Doncheva NT, Morris JH, Gorodkin J, Jensen LJ. Cytoscape StringApp: network analysis and visualization of proteomics data. Journal of proteome research. 2018;18(2):623-32.</w:t>
      </w:r>
    </w:p>
    <w:p w14:paraId="3A7F92F7" w14:textId="77777777" w:rsidR="00BA3EBF" w:rsidRPr="00BA3EBF" w:rsidRDefault="00BA3EBF" w:rsidP="00436ACA">
      <w:pPr>
        <w:pStyle w:val="EndNoteBibliography"/>
        <w:spacing w:after="0" w:line="360" w:lineRule="auto"/>
      </w:pPr>
      <w:r w:rsidRPr="00BA3EBF">
        <w:t>40.</w:t>
      </w:r>
      <w:r w:rsidRPr="00BA3EBF">
        <w:tab/>
        <w:t>Kutmon M, Ehrhart F, Willighagen EL, Evelo CT, Coort SL. CyTargetLinker app update: A flexible solution for network extension in Cytoscape. F1000Research. 2018;7.</w:t>
      </w:r>
    </w:p>
    <w:p w14:paraId="6BABB89C" w14:textId="77777777" w:rsidR="00BA3EBF" w:rsidRPr="00BA3EBF" w:rsidRDefault="00BA3EBF" w:rsidP="00436ACA">
      <w:pPr>
        <w:pStyle w:val="EndNoteBibliography"/>
        <w:spacing w:after="0" w:line="360" w:lineRule="auto"/>
      </w:pPr>
      <w:r w:rsidRPr="00BA3EBF">
        <w:t>41.</w:t>
      </w:r>
      <w:r w:rsidRPr="00BA3EBF">
        <w:tab/>
        <w:t>Witten D, Tibshirani R. PMA: Penalized Multivariate Analysis. version 1.2.1 ed2020.</w:t>
      </w:r>
    </w:p>
    <w:p w14:paraId="4015FE03" w14:textId="77777777" w:rsidR="00BA3EBF" w:rsidRPr="00BA3EBF" w:rsidRDefault="00BA3EBF" w:rsidP="00436ACA">
      <w:pPr>
        <w:pStyle w:val="EndNoteBibliography"/>
        <w:spacing w:after="0" w:line="360" w:lineRule="auto"/>
      </w:pPr>
      <w:r w:rsidRPr="00BA3EBF">
        <w:t>42.</w:t>
      </w:r>
      <w:r w:rsidRPr="00BA3EBF">
        <w:tab/>
        <w:t>R Core Team. R: A language and environment for statistical computing. Vienna, Austria: R Foundation for Statistical Computing; 2020.</w:t>
      </w:r>
    </w:p>
    <w:p w14:paraId="5CB691BF" w14:textId="77777777" w:rsidR="00BA3EBF" w:rsidRPr="00BA3EBF" w:rsidRDefault="00BA3EBF" w:rsidP="00436ACA">
      <w:pPr>
        <w:pStyle w:val="EndNoteBibliography"/>
        <w:spacing w:after="0" w:line="360" w:lineRule="auto"/>
      </w:pPr>
      <w:r w:rsidRPr="00BA3EBF">
        <w:t>43.</w:t>
      </w:r>
      <w:r w:rsidRPr="00BA3EBF">
        <w:tab/>
        <w:t>Khanna S, Tosh PK, editors. A clinician's primer on the role of the microbiome in human health and disease. Mayo clinic proceedings; 2014: Elsevier.</w:t>
      </w:r>
    </w:p>
    <w:p w14:paraId="6436941A" w14:textId="77777777" w:rsidR="00BA3EBF" w:rsidRPr="00BA3EBF" w:rsidRDefault="00BA3EBF" w:rsidP="00436ACA">
      <w:pPr>
        <w:pStyle w:val="EndNoteBibliography"/>
        <w:spacing w:after="0" w:line="360" w:lineRule="auto"/>
      </w:pPr>
      <w:r w:rsidRPr="00BA3EBF">
        <w:lastRenderedPageBreak/>
        <w:t>44.</w:t>
      </w:r>
      <w:r w:rsidRPr="00BA3EBF">
        <w:tab/>
        <w:t>Zhang Y, Zhang H. Microbiota associated with type 2 diabetes and its related complications. Food Science and Human Wellness. 2013;2(3-4):167-72.</w:t>
      </w:r>
    </w:p>
    <w:p w14:paraId="7A60FA74" w14:textId="77777777" w:rsidR="00BA3EBF" w:rsidRPr="00BA3EBF" w:rsidRDefault="00BA3EBF" w:rsidP="00436ACA">
      <w:pPr>
        <w:pStyle w:val="EndNoteBibliography"/>
        <w:spacing w:after="0" w:line="360" w:lineRule="auto"/>
      </w:pPr>
      <w:r w:rsidRPr="00BA3EBF">
        <w:t>45.</w:t>
      </w:r>
      <w:r w:rsidRPr="00BA3EBF">
        <w:tab/>
        <w:t>Tilg H, Kaser A. Gut microbiome, obesity, and metabolic dysfunction. The Journal of clinical investigation. 2011;121(6):2126-32.</w:t>
      </w:r>
    </w:p>
    <w:p w14:paraId="2A1E5FE5" w14:textId="77777777" w:rsidR="00BA3EBF" w:rsidRPr="00BA3EBF" w:rsidRDefault="00BA3EBF" w:rsidP="00436ACA">
      <w:pPr>
        <w:pStyle w:val="EndNoteBibliography"/>
        <w:spacing w:after="0" w:line="360" w:lineRule="auto"/>
      </w:pPr>
      <w:r w:rsidRPr="00BA3EBF">
        <w:t>46.</w:t>
      </w:r>
      <w:r w:rsidRPr="00BA3EBF">
        <w:tab/>
        <w:t>Gaulke CA, Sharpton TJ. The influence of ethnicity and geography on human gut microbiome composition. Nature medicine. 2018;24(10):1495-6.</w:t>
      </w:r>
    </w:p>
    <w:p w14:paraId="50CF1487" w14:textId="77777777" w:rsidR="00BA3EBF" w:rsidRPr="00BA3EBF" w:rsidRDefault="00BA3EBF" w:rsidP="00436ACA">
      <w:pPr>
        <w:pStyle w:val="EndNoteBibliography"/>
        <w:spacing w:after="0" w:line="360" w:lineRule="auto"/>
      </w:pPr>
      <w:r w:rsidRPr="00BA3EBF">
        <w:t>47.</w:t>
      </w:r>
      <w:r w:rsidRPr="00BA3EBF">
        <w:tab/>
        <w:t>David LA, Maurice CF, Carmody RN, Gootenberg DB, Button JE, Wolfe BE, et al. Diet rapidly and reproducibly alters the human gut microbiome. Nature. 2014;505(7484):559-63.</w:t>
      </w:r>
    </w:p>
    <w:p w14:paraId="2EACC424" w14:textId="77777777" w:rsidR="00BA3EBF" w:rsidRPr="00BA3EBF" w:rsidRDefault="00BA3EBF" w:rsidP="00436ACA">
      <w:pPr>
        <w:pStyle w:val="EndNoteBibliography"/>
        <w:spacing w:after="0" w:line="360" w:lineRule="auto"/>
      </w:pPr>
      <w:r w:rsidRPr="00BA3EBF">
        <w:t>48.</w:t>
      </w:r>
      <w:r w:rsidRPr="00BA3EBF">
        <w:tab/>
        <w:t>Moreno-Indias I, Sánchez-Alcoholado L, García-Fuentes E, Cardona F, Queipo-Ortuño MI, Tinahones FJ. Insulin resistance is associated with specific gut microbiota in appendix samples from morbidly obese patients. American journal of translational research. 2016;8(12):5672.</w:t>
      </w:r>
    </w:p>
    <w:p w14:paraId="494A9C7B" w14:textId="77777777" w:rsidR="00BA3EBF" w:rsidRPr="00BA3EBF" w:rsidRDefault="00BA3EBF" w:rsidP="00436ACA">
      <w:pPr>
        <w:pStyle w:val="EndNoteBibliography"/>
        <w:spacing w:after="0" w:line="360" w:lineRule="auto"/>
      </w:pPr>
      <w:r w:rsidRPr="00BA3EBF">
        <w:t>49.</w:t>
      </w:r>
      <w:r w:rsidRPr="00BA3EBF">
        <w:tab/>
        <w:t>Ganesan K, Chung SK, Vanamala J, Xu B. Causal relationship between diet-induced gut microbiota changes and diabetes: a novel strategy to transplant Faecalibacterium prausnitzii in preventing diabetes. International journal of molecular sciences. 2018;19(12):3720.</w:t>
      </w:r>
    </w:p>
    <w:p w14:paraId="49E00983" w14:textId="77777777" w:rsidR="00BA3EBF" w:rsidRPr="00BA3EBF" w:rsidRDefault="00BA3EBF" w:rsidP="00436ACA">
      <w:pPr>
        <w:pStyle w:val="EndNoteBibliography"/>
        <w:spacing w:after="0" w:line="360" w:lineRule="auto"/>
      </w:pPr>
      <w:r w:rsidRPr="00BA3EBF">
        <w:t>50.</w:t>
      </w:r>
      <w:r w:rsidRPr="00BA3EBF">
        <w:tab/>
        <w:t>Baptista LC, Sun Y, Carter CS, Buford TW. Crosstalk Between the Gut Microbiome and Bioactive Lipids: Therapeutic Targets in Cognitive Frailty. Frontiers in Nutrition. 2020;7:17.</w:t>
      </w:r>
    </w:p>
    <w:p w14:paraId="1CA1CB4D" w14:textId="77777777" w:rsidR="00BA3EBF" w:rsidRPr="00BA3EBF" w:rsidRDefault="00BA3EBF" w:rsidP="00436ACA">
      <w:pPr>
        <w:pStyle w:val="EndNoteBibliography"/>
        <w:spacing w:after="0" w:line="360" w:lineRule="auto"/>
      </w:pPr>
      <w:r w:rsidRPr="00BA3EBF">
        <w:t>51.</w:t>
      </w:r>
      <w:r w:rsidRPr="00BA3EBF">
        <w:tab/>
        <w:t>Lopez-Siles M, Enrich-Capó N, Aldeguer X, Sabat-Mir M, Duncan SH, Garcia-Gil LJ, et al. Alterations in the abundance and co-occurrence of Akkermansia muciniphila and Faecalibacterium prausnitzii in the colonic mucosa of inflammatory bowel disease subjects. Frontiers in cellular and infection microbiology. 2018;8:281.</w:t>
      </w:r>
    </w:p>
    <w:p w14:paraId="0E47D774" w14:textId="77777777" w:rsidR="00BA3EBF" w:rsidRPr="00BA3EBF" w:rsidRDefault="00BA3EBF" w:rsidP="00436ACA">
      <w:pPr>
        <w:pStyle w:val="EndNoteBibliography"/>
        <w:spacing w:after="0" w:line="360" w:lineRule="auto"/>
      </w:pPr>
      <w:r w:rsidRPr="00BA3EBF">
        <w:t>52.</w:t>
      </w:r>
      <w:r w:rsidRPr="00BA3EBF">
        <w:tab/>
        <w:t>Krott LM, Piscitelli F, Heine M, Borrino S, Scheja L, Silvestri C, et al. Endocannabinoid regulation in white and brown adipose tissue following thermogenic activation. Journal of lipid research. 2016;57(3):464-73.</w:t>
      </w:r>
    </w:p>
    <w:p w14:paraId="76C1D822" w14:textId="77777777" w:rsidR="00BA3EBF" w:rsidRPr="00BA3EBF" w:rsidRDefault="00BA3EBF" w:rsidP="00436ACA">
      <w:pPr>
        <w:pStyle w:val="EndNoteBibliography"/>
        <w:spacing w:after="0" w:line="360" w:lineRule="auto"/>
      </w:pPr>
      <w:r w:rsidRPr="00BA3EBF">
        <w:t>53.</w:t>
      </w:r>
      <w:r w:rsidRPr="00BA3EBF">
        <w:tab/>
        <w:t>Camastra S, Bonora E, Del Prato S, Rett K, Weck M, Ferrannini E. Effect of obesity and insulin resistance on resting and glucose-induced thermogenesis in man. International journal of obesity. 1999;23(12):1307-13.</w:t>
      </w:r>
    </w:p>
    <w:p w14:paraId="2046280F" w14:textId="77777777" w:rsidR="00BA3EBF" w:rsidRPr="00BA3EBF" w:rsidRDefault="00BA3EBF" w:rsidP="00436ACA">
      <w:pPr>
        <w:pStyle w:val="EndNoteBibliography"/>
        <w:spacing w:after="0" w:line="360" w:lineRule="auto"/>
      </w:pPr>
      <w:r w:rsidRPr="00BA3EBF">
        <w:t>54.</w:t>
      </w:r>
      <w:r w:rsidRPr="00BA3EBF">
        <w:tab/>
        <w:t>Goodpaster BH, Sparks LM. Metabolic flexibility in health and disease. Cell metabolism. 2017;25(5):1027-36.</w:t>
      </w:r>
    </w:p>
    <w:p w14:paraId="2A81B295" w14:textId="77777777" w:rsidR="00BA3EBF" w:rsidRPr="00BA3EBF" w:rsidRDefault="00BA3EBF" w:rsidP="00436ACA">
      <w:pPr>
        <w:pStyle w:val="EndNoteBibliography"/>
        <w:spacing w:after="0" w:line="360" w:lineRule="auto"/>
      </w:pPr>
      <w:r w:rsidRPr="00BA3EBF">
        <w:t>55.</w:t>
      </w:r>
      <w:r w:rsidRPr="00BA3EBF">
        <w:tab/>
        <w:t xml:space="preserve">Liu X, Zheng Y, Guasch-Ferré M, Ruiz-Canela M, Toledo E, Clish C, et al. High plasma glutamate and low glutamine-to-glutamate ratio are associated with type 2 diabetes: </w:t>
      </w:r>
      <w:r w:rsidRPr="00BA3EBF">
        <w:lastRenderedPageBreak/>
        <w:t>Case-cohort study within the PREDIMED trial. Nutrition, Metabolism and Cardiovascular Diseases. 2019;29(10):1040-9.</w:t>
      </w:r>
    </w:p>
    <w:p w14:paraId="7BCF4496" w14:textId="77777777" w:rsidR="00BA3EBF" w:rsidRPr="00BA3EBF" w:rsidRDefault="00BA3EBF" w:rsidP="00436ACA">
      <w:pPr>
        <w:pStyle w:val="EndNoteBibliography"/>
        <w:spacing w:after="0" w:line="360" w:lineRule="auto"/>
      </w:pPr>
      <w:r w:rsidRPr="00BA3EBF">
        <w:t>56.</w:t>
      </w:r>
      <w:r w:rsidRPr="00BA3EBF">
        <w:tab/>
        <w:t>Roberts LD, Koulman A, Griffin JL. Towards metabolic biomarkers of insulin resistance and type 2 diabetes: progress from the metabolome. The lancet diabetes &amp; endocrinology. 2014;2(1):65-75.</w:t>
      </w:r>
    </w:p>
    <w:p w14:paraId="57689193" w14:textId="77777777" w:rsidR="00BA3EBF" w:rsidRPr="00BA3EBF" w:rsidRDefault="00BA3EBF" w:rsidP="00436ACA">
      <w:pPr>
        <w:pStyle w:val="EndNoteBibliography"/>
        <w:spacing w:after="0" w:line="360" w:lineRule="auto"/>
      </w:pPr>
      <w:r w:rsidRPr="00BA3EBF">
        <w:t>57.</w:t>
      </w:r>
      <w:r w:rsidRPr="00BA3EBF">
        <w:tab/>
        <w:t>Huang X-T, Li C, Peng X-P, Guo J, Yue S-J, Liu W, et al. An excessive increase in glutamate contributes to glucose-toxicity in β-cells via activation of pancreatic NMDA receptors in rodent diabetes. Scientific reports. 2017;7:44120.</w:t>
      </w:r>
    </w:p>
    <w:p w14:paraId="6BBCF145" w14:textId="77777777" w:rsidR="00BA3EBF" w:rsidRPr="00BA3EBF" w:rsidRDefault="00BA3EBF" w:rsidP="00436ACA">
      <w:pPr>
        <w:pStyle w:val="EndNoteBibliography"/>
        <w:spacing w:after="0" w:line="360" w:lineRule="auto"/>
      </w:pPr>
      <w:r w:rsidRPr="00BA3EBF">
        <w:t>58.</w:t>
      </w:r>
      <w:r w:rsidRPr="00BA3EBF">
        <w:tab/>
        <w:t>Kotite L, Zhang L, Yu Z, Burlingame A, Havel R. Human apoC-IV isolation, characterization, and immunochemical quantification in plasma and plasma lipoproteins. Journal of lipid research. 2003;44(7):1387-94.</w:t>
      </w:r>
    </w:p>
    <w:p w14:paraId="26AB0954" w14:textId="77777777" w:rsidR="00BA3EBF" w:rsidRPr="00BA3EBF" w:rsidRDefault="00BA3EBF" w:rsidP="00436ACA">
      <w:pPr>
        <w:pStyle w:val="EndNoteBibliography"/>
        <w:spacing w:after="0" w:line="360" w:lineRule="auto"/>
      </w:pPr>
      <w:r w:rsidRPr="00BA3EBF">
        <w:t>59.</w:t>
      </w:r>
      <w:r w:rsidRPr="00BA3EBF">
        <w:tab/>
        <w:t>Allan C, Taylor J. Expression of a novel human apolipoprotein (apoC-IV) causes hypertriglyceridemia in transgenic mice. Journal of lipid research. 1996;37(7):1510-8.</w:t>
      </w:r>
    </w:p>
    <w:p w14:paraId="0EEDA384" w14:textId="77777777" w:rsidR="00BA3EBF" w:rsidRPr="00BA3EBF" w:rsidRDefault="00BA3EBF" w:rsidP="00436ACA">
      <w:pPr>
        <w:pStyle w:val="EndNoteBibliography"/>
        <w:spacing w:after="0" w:line="360" w:lineRule="auto"/>
      </w:pPr>
      <w:r w:rsidRPr="00BA3EBF">
        <w:t>60.</w:t>
      </w:r>
      <w:r w:rsidRPr="00BA3EBF">
        <w:tab/>
        <w:t>Chistiakov DA, Orekhov AN, Bobryshev YV. ApoA1 and ApoA1-specific self-antibodies in cardiovascular disease. Laboratory Investigation. 2016;96(7):708-18.</w:t>
      </w:r>
    </w:p>
    <w:p w14:paraId="17B72A5E" w14:textId="77777777" w:rsidR="00BA3EBF" w:rsidRPr="00BA3EBF" w:rsidRDefault="00BA3EBF" w:rsidP="00436ACA">
      <w:pPr>
        <w:pStyle w:val="EndNoteBibliography"/>
        <w:spacing w:after="0" w:line="360" w:lineRule="auto"/>
      </w:pPr>
      <w:r w:rsidRPr="00BA3EBF">
        <w:t>61.</w:t>
      </w:r>
      <w:r w:rsidRPr="00BA3EBF">
        <w:tab/>
        <w:t>Perdomo G, Dong HH. Apolipoprotein D in lipid metabolism and its functional implication in atherosclerosis and aging. Aging (Albany NY). 2009;1(1):17.</w:t>
      </w:r>
    </w:p>
    <w:p w14:paraId="20FCF775" w14:textId="77777777" w:rsidR="00BA3EBF" w:rsidRPr="00AA0983" w:rsidRDefault="00BA3EBF" w:rsidP="00436ACA">
      <w:pPr>
        <w:pStyle w:val="EndNoteBibliography"/>
        <w:spacing w:after="0" w:line="360" w:lineRule="auto"/>
        <w:rPr>
          <w:lang w:val="nl-NL"/>
        </w:rPr>
      </w:pPr>
      <w:r w:rsidRPr="00BA3EBF">
        <w:t>62.</w:t>
      </w:r>
      <w:r w:rsidRPr="00BA3EBF">
        <w:tab/>
        <w:t xml:space="preserve">Karhapää P, Malkki M, Laakso M. Isolated low HDL cholesterol: an insulin-resistant state. </w:t>
      </w:r>
      <w:r w:rsidRPr="00AA0983">
        <w:rPr>
          <w:lang w:val="nl-NL"/>
        </w:rPr>
        <w:t>Diabetes. 1994;43(3):411-7.</w:t>
      </w:r>
    </w:p>
    <w:p w14:paraId="572A29D0" w14:textId="77777777" w:rsidR="00BA3EBF" w:rsidRPr="00BA3EBF" w:rsidRDefault="00BA3EBF" w:rsidP="00436ACA">
      <w:pPr>
        <w:pStyle w:val="EndNoteBibliography"/>
        <w:spacing w:after="0" w:line="360" w:lineRule="auto"/>
      </w:pPr>
      <w:r w:rsidRPr="00AA0983">
        <w:rPr>
          <w:lang w:val="nl-NL"/>
        </w:rPr>
        <w:t>63.</w:t>
      </w:r>
      <w:r w:rsidRPr="00AA0983">
        <w:rPr>
          <w:lang w:val="nl-NL"/>
        </w:rPr>
        <w:tab/>
        <w:t xml:space="preserve">Li N, Fu J, Koonen DP, Kuivenhoven JA, Snieder H, Hofker MH. </w:t>
      </w:r>
      <w:r w:rsidRPr="00BA3EBF">
        <w:t>Are hypertriglyceridemia and low HDL causal factors in the development of insulin resistance? Atherosclerosis. 2014;233(1):130-8.</w:t>
      </w:r>
    </w:p>
    <w:p w14:paraId="5D154AE5" w14:textId="6CFC916F" w:rsidR="00BA3EBF" w:rsidRDefault="00BA3EBF" w:rsidP="00436ACA">
      <w:pPr>
        <w:pStyle w:val="EndNoteBibliography"/>
        <w:spacing w:after="0" w:line="360" w:lineRule="auto"/>
      </w:pPr>
      <w:r w:rsidRPr="00BA3EBF">
        <w:t>64.</w:t>
      </w:r>
      <w:r w:rsidRPr="00BA3EBF">
        <w:tab/>
        <w:t>von Zychlinski A, Kleffmann T. Dissecting the proteome of lipoproteins: New biomarkers for cardiovascular diseases? Translational Proteomics. 2015;7:30-9.</w:t>
      </w:r>
      <w:r w:rsidR="00F66562">
        <w:fldChar w:fldCharType="end"/>
      </w:r>
    </w:p>
    <w:p w14:paraId="46575645" w14:textId="77777777" w:rsidR="00436ACA" w:rsidRDefault="00436ACA" w:rsidP="00BA3EBF">
      <w:pPr>
        <w:pStyle w:val="Heading2"/>
        <w:jc w:val="both"/>
        <w:rPr>
          <w:sz w:val="24"/>
          <w:szCs w:val="24"/>
          <w:u w:val="single"/>
        </w:rPr>
      </w:pPr>
    </w:p>
    <w:p w14:paraId="402BEA37" w14:textId="77777777" w:rsidR="00436ACA" w:rsidRDefault="00436ACA" w:rsidP="00BA3EBF">
      <w:pPr>
        <w:pStyle w:val="Heading2"/>
        <w:jc w:val="both"/>
        <w:rPr>
          <w:sz w:val="24"/>
          <w:szCs w:val="24"/>
          <w:u w:val="single"/>
        </w:rPr>
      </w:pPr>
    </w:p>
    <w:p w14:paraId="783456AE" w14:textId="77777777" w:rsidR="00436ACA" w:rsidRDefault="00436ACA" w:rsidP="00BA3EBF">
      <w:pPr>
        <w:pStyle w:val="Heading2"/>
        <w:jc w:val="both"/>
        <w:rPr>
          <w:sz w:val="24"/>
          <w:szCs w:val="24"/>
          <w:u w:val="single"/>
        </w:rPr>
      </w:pPr>
    </w:p>
    <w:p w14:paraId="7462997E" w14:textId="77777777" w:rsidR="00436ACA" w:rsidRDefault="00436ACA" w:rsidP="00BA3EBF">
      <w:pPr>
        <w:pStyle w:val="Heading2"/>
        <w:jc w:val="both"/>
        <w:rPr>
          <w:sz w:val="24"/>
          <w:szCs w:val="24"/>
          <w:u w:val="single"/>
        </w:rPr>
      </w:pPr>
    </w:p>
    <w:p w14:paraId="02F6D8E2" w14:textId="77777777" w:rsidR="00436ACA" w:rsidRDefault="00436ACA" w:rsidP="00BA3EBF">
      <w:pPr>
        <w:pStyle w:val="Heading2"/>
        <w:jc w:val="both"/>
        <w:rPr>
          <w:sz w:val="24"/>
          <w:szCs w:val="24"/>
          <w:u w:val="single"/>
        </w:rPr>
      </w:pPr>
    </w:p>
    <w:p w14:paraId="1AF885AE" w14:textId="77777777" w:rsidR="00436ACA" w:rsidRDefault="00436ACA" w:rsidP="00BA3EBF">
      <w:pPr>
        <w:pStyle w:val="Heading2"/>
        <w:jc w:val="both"/>
        <w:rPr>
          <w:sz w:val="24"/>
          <w:szCs w:val="24"/>
          <w:u w:val="single"/>
        </w:rPr>
      </w:pPr>
    </w:p>
    <w:p w14:paraId="1D11FFAE" w14:textId="77777777" w:rsidR="00436ACA" w:rsidRDefault="00436ACA" w:rsidP="00BA3EBF">
      <w:pPr>
        <w:pStyle w:val="Heading2"/>
        <w:jc w:val="both"/>
        <w:rPr>
          <w:sz w:val="24"/>
          <w:szCs w:val="24"/>
          <w:u w:val="single"/>
        </w:rPr>
      </w:pPr>
    </w:p>
    <w:p w14:paraId="26AAA7F6" w14:textId="4B2D1F2E" w:rsidR="00BA3EBF" w:rsidRDefault="00BA3EBF" w:rsidP="00BA3EBF">
      <w:pPr>
        <w:pStyle w:val="Heading2"/>
        <w:jc w:val="both"/>
        <w:rPr>
          <w:sz w:val="24"/>
          <w:szCs w:val="24"/>
          <w:u w:val="single"/>
        </w:rPr>
      </w:pPr>
      <w:bookmarkStart w:id="30" w:name="_Toc44335355"/>
      <w:r>
        <w:rPr>
          <w:sz w:val="24"/>
          <w:szCs w:val="24"/>
          <w:u w:val="single"/>
        </w:rPr>
        <w:lastRenderedPageBreak/>
        <w:t>Appendix</w:t>
      </w:r>
      <w:bookmarkEnd w:id="30"/>
    </w:p>
    <w:p w14:paraId="1F10995F" w14:textId="0F755943" w:rsidR="00FE4E10" w:rsidRDefault="00FE4E10" w:rsidP="00BA3EBF">
      <w:pPr>
        <w:pStyle w:val="Heading3"/>
        <w:spacing w:line="360" w:lineRule="auto"/>
        <w:jc w:val="both"/>
        <w:rPr>
          <w:rFonts w:ascii="Times New Roman" w:hAnsi="Times New Roman" w:cs="Times New Roman"/>
          <w:color w:val="auto"/>
        </w:rPr>
      </w:pPr>
      <w:bookmarkStart w:id="31" w:name="_Toc44335356"/>
      <w:r>
        <w:rPr>
          <w:rFonts w:ascii="Times New Roman" w:hAnsi="Times New Roman" w:cs="Times New Roman"/>
          <w:i/>
          <w:iCs/>
          <w:color w:val="auto"/>
          <w:u w:val="single"/>
        </w:rPr>
        <w:t>Appendix A</w:t>
      </w:r>
      <w:r>
        <w:rPr>
          <w:rFonts w:ascii="Times New Roman" w:hAnsi="Times New Roman" w:cs="Times New Roman"/>
          <w:i/>
          <w:iCs/>
          <w:color w:val="auto"/>
        </w:rPr>
        <w:t>:</w:t>
      </w:r>
    </w:p>
    <w:p w14:paraId="002BA0EC" w14:textId="2B4F2618" w:rsidR="005268FB" w:rsidRDefault="005268FB" w:rsidP="00FE4E10">
      <w:pPr>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B5057F" w14:paraId="39B6EC50" w14:textId="77777777" w:rsidTr="005268FB">
        <w:tc>
          <w:tcPr>
            <w:tcW w:w="4508" w:type="dxa"/>
          </w:tcPr>
          <w:p w14:paraId="5DAFE374" w14:textId="3A6208BE"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3FB5BA3F" w14:textId="5DF623A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proofErr w:type="spellStart"/>
            <w:r>
              <w:rPr>
                <w:rFonts w:ascii="Times New Roman" w:hAnsi="Times New Roman" w:cs="Times New Roman"/>
                <w:sz w:val="24"/>
                <w:szCs w:val="24"/>
              </w:rPr>
              <w:t>PCoA</w:t>
            </w:r>
            <w:proofErr w:type="spellEnd"/>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6D237E" w14:paraId="4E0C3A4F" w14:textId="77777777" w:rsidTr="005268FB">
        <w:tc>
          <w:tcPr>
            <w:tcW w:w="4508" w:type="dxa"/>
          </w:tcPr>
          <w:p w14:paraId="13872A5A" w14:textId="31433E34" w:rsidR="006D237E" w:rsidRDefault="006D237E" w:rsidP="00B5057F">
            <w:pPr>
              <w:rPr>
                <w:rFonts w:ascii="Times New Roman" w:hAnsi="Times New Roman" w:cs="Times New Roman"/>
                <w:sz w:val="24"/>
                <w:szCs w:val="24"/>
              </w:rPr>
            </w:pPr>
            <w:r>
              <w:rPr>
                <w:rFonts w:ascii="Times New Roman" w:hAnsi="Times New Roman" w:cs="Times New Roman"/>
                <w:sz w:val="24"/>
                <w:szCs w:val="24"/>
              </w:rPr>
              <w:t>DA</w:t>
            </w:r>
          </w:p>
        </w:tc>
        <w:tc>
          <w:tcPr>
            <w:tcW w:w="4508" w:type="dxa"/>
          </w:tcPr>
          <w:p w14:paraId="437080DB" w14:textId="71CFD11C" w:rsidR="006D237E" w:rsidRDefault="006D237E" w:rsidP="00B5057F">
            <w:pPr>
              <w:rPr>
                <w:rFonts w:ascii="Times New Roman" w:hAnsi="Times New Roman" w:cs="Times New Roman"/>
                <w:sz w:val="24"/>
                <w:szCs w:val="24"/>
              </w:rPr>
            </w:pPr>
            <w:r>
              <w:rPr>
                <w:rFonts w:ascii="Times New Roman" w:hAnsi="Times New Roman" w:cs="Times New Roman"/>
                <w:sz w:val="24"/>
                <w:szCs w:val="24"/>
              </w:rPr>
              <w:t>Differential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319E493A" w:rsidR="00B85A94" w:rsidRDefault="00C31205" w:rsidP="00B5057F">
            <w:pPr>
              <w:rPr>
                <w:rFonts w:ascii="Times New Roman" w:hAnsi="Times New Roman" w:cs="Times New Roman"/>
                <w:sz w:val="24"/>
                <w:szCs w:val="24"/>
              </w:rPr>
            </w:pPr>
            <w:r>
              <w:rPr>
                <w:rFonts w:ascii="Times New Roman" w:hAnsi="Times New Roman" w:cs="Times New Roman"/>
                <w:sz w:val="24"/>
                <w:szCs w:val="24"/>
              </w:rPr>
              <w:t xml:space="preserve">HUGO Gene Nomenclature </w:t>
            </w:r>
            <w:proofErr w:type="spellStart"/>
            <w:r>
              <w:rPr>
                <w:rFonts w:ascii="Times New Roman" w:hAnsi="Times New Roman" w:cs="Times New Roman"/>
                <w:sz w:val="24"/>
                <w:szCs w:val="24"/>
              </w:rPr>
              <w:t>Committe</w:t>
            </w:r>
            <w:proofErr w:type="spellEnd"/>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16751E9E" w14:textId="77777777" w:rsidR="005268FB" w:rsidRPr="00FE4E10" w:rsidRDefault="005268FB"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commentRangeStart w:id="32"/>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r>
        <w:rPr>
          <w:rFonts w:ascii="Times New Roman" w:hAnsi="Times New Roman" w:cs="Times New Roman"/>
          <w:color w:val="auto"/>
        </w:rPr>
        <w:t xml:space="preserve"> </w:t>
      </w:r>
      <w:commentRangeEnd w:id="32"/>
      <w:r>
        <w:rPr>
          <w:rStyle w:val="CommentReference"/>
          <w:rFonts w:asciiTheme="minorHAnsi" w:eastAsiaTheme="minorHAnsi" w:hAnsiTheme="minorHAnsi" w:cstheme="minorBidi"/>
          <w:color w:val="auto"/>
        </w:rPr>
        <w:commentReference w:id="32"/>
      </w:r>
      <w:bookmarkEnd w:id="31"/>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0EC0357F" w:rsidR="00BA3EBF" w:rsidRPr="00226E3C" w:rsidRDefault="00BA3EBF" w:rsidP="00BA3EBF">
      <w:pPr>
        <w:spacing w:before="240"/>
        <w:rPr>
          <w:rFonts w:ascii="Times New Roman" w:hAnsi="Times New Roman" w:cs="Times New Roman"/>
          <w:sz w:val="24"/>
          <w:szCs w:val="24"/>
        </w:rPr>
      </w:pPr>
      <w:r>
        <w:rPr>
          <w:rFonts w:ascii="Times New Roman" w:hAnsi="Times New Roman" w:cs="Times New Roman"/>
          <w:sz w:val="24"/>
          <w:szCs w:val="24"/>
        </w:rPr>
        <w:lastRenderedPageBreak/>
        <w:t>Figure A</w:t>
      </w:r>
      <w:r w:rsidR="005268FB">
        <w:rPr>
          <w:rFonts w:ascii="Times New Roman" w:hAnsi="Times New Roman" w:cs="Times New Roman"/>
          <w:sz w:val="24"/>
          <w:szCs w:val="24"/>
        </w:rPr>
        <w:t>1</w:t>
      </w:r>
      <w:r>
        <w:rPr>
          <w:rFonts w:ascii="Times New Roman" w:hAnsi="Times New Roman" w:cs="Times New Roman"/>
          <w:sz w:val="24"/>
          <w:szCs w:val="24"/>
        </w:rPr>
        <w:t xml:space="preserve">: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33" w:name="_Toc44335357"/>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33"/>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stretch>
                      <a:fillRect/>
                    </a:stretch>
                  </pic:blipFill>
                  <pic:spPr>
                    <a:xfrm>
                      <a:off x="0" y="0"/>
                      <a:ext cx="4889500" cy="4445000"/>
                    </a:xfrm>
                    <a:prstGeom prst="rect">
                      <a:avLst/>
                    </a:prstGeom>
                  </pic:spPr>
                </pic:pic>
              </a:graphicData>
            </a:graphic>
          </wp:inline>
        </w:drawing>
      </w:r>
    </w:p>
    <w:p w14:paraId="12E23AA9" w14:textId="33F073C4"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34" w:name="_Toc44335358"/>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34"/>
      <w:r>
        <w:rPr>
          <w:rFonts w:ascii="Times New Roman" w:hAnsi="Times New Roman" w:cs="Times New Roman"/>
          <w:color w:val="auto"/>
        </w:rPr>
        <w:t xml:space="preserve"> </w:t>
      </w:r>
    </w:p>
    <w:p w14:paraId="1CB998B0" w14:textId="5DAFAB4C" w:rsidR="00BA3EBF" w:rsidRPr="00C436E9"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1A102B5" w:rsidR="00BA3EBF" w:rsidRDefault="00BA3EBF" w:rsidP="00BA3EBF">
      <w:pPr>
        <w:pStyle w:val="Heading3"/>
        <w:spacing w:before="0" w:line="360" w:lineRule="auto"/>
        <w:jc w:val="both"/>
        <w:rPr>
          <w:rFonts w:ascii="Times New Roman" w:hAnsi="Times New Roman" w:cs="Times New Roman"/>
          <w:color w:val="auto"/>
        </w:rPr>
      </w:pPr>
      <w:bookmarkStart w:id="35" w:name="_Toc44335359"/>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E</w:t>
      </w:r>
      <w:r>
        <w:rPr>
          <w:rFonts w:ascii="Times New Roman" w:hAnsi="Times New Roman" w:cs="Times New Roman"/>
          <w:color w:val="auto"/>
        </w:rPr>
        <w:t>:</w:t>
      </w:r>
      <w:bookmarkEnd w:id="35"/>
      <w:r>
        <w:rPr>
          <w:rFonts w:ascii="Times New Roman" w:hAnsi="Times New Roman" w:cs="Times New Roman"/>
          <w:color w:val="auto"/>
        </w:rPr>
        <w:t xml:space="preserve"> </w:t>
      </w:r>
    </w:p>
    <w:p w14:paraId="7B3F3285" w14:textId="63F5191E" w:rsidR="00BA3EBF" w:rsidRPr="000D5191" w:rsidRDefault="00816A31"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FBC6F56" w:rsidR="00BA3EBF" w:rsidRDefault="00BA3EBF" w:rsidP="00BA3EBF">
      <w:pPr>
        <w:pStyle w:val="Heading3"/>
        <w:rPr>
          <w:rFonts w:ascii="Times New Roman" w:hAnsi="Times New Roman" w:cs="Times New Roman"/>
          <w:color w:val="auto"/>
        </w:rPr>
      </w:pPr>
      <w:bookmarkStart w:id="36" w:name="_Toc44335360"/>
      <w:r>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F</w:t>
      </w:r>
      <w:r>
        <w:rPr>
          <w:rFonts w:ascii="Times New Roman" w:hAnsi="Times New Roman" w:cs="Times New Roman"/>
          <w:i/>
          <w:iCs/>
          <w:color w:val="auto"/>
        </w:rPr>
        <w:t>:</w:t>
      </w:r>
      <w:bookmarkEnd w:id="36"/>
      <w:r>
        <w:rPr>
          <w:rFonts w:ascii="Times New Roman" w:hAnsi="Times New Roman" w:cs="Times New Roman"/>
          <w:color w:val="auto"/>
        </w:rPr>
        <w:t xml:space="preserve"> </w:t>
      </w:r>
    </w:p>
    <w:p w14:paraId="4B054868" w14:textId="1A2F348A" w:rsidR="00BA3EBF" w:rsidRPr="00C27645"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lastRenderedPageBreak/>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183</w:t>
            </w:r>
            <w:r w:rsidRPr="00A82423">
              <w:rPr>
                <w:rFonts w:ascii="Times New Roman" w:hAnsi="Times New Roman" w:cs="Times New Roman"/>
                <w:color w:val="333333"/>
                <w:sz w:val="24"/>
                <w:szCs w:val="24"/>
              </w:rPr>
              <w:br/>
              <w:t xml:space="preserve">Docosahexaenoic acid </w:t>
            </w:r>
            <w:r>
              <w:rPr>
                <w:rFonts w:ascii="Times New Roman" w:hAnsi="Times New Roman" w:cs="Times New Roman"/>
                <w:color w:val="333333"/>
                <w:sz w:val="24"/>
                <w:szCs w:val="24"/>
              </w:rPr>
              <w:fldChar w:fldCharType="begin"/>
            </w:r>
            <w:r>
              <w:rPr>
                <w:rFonts w:ascii="Times New Roman" w:hAnsi="Times New Roman" w:cs="Times New Roman"/>
                <w:color w:val="333333"/>
                <w:sz w:val="24"/>
                <w:szCs w:val="24"/>
              </w:rPr>
              <w:instrText xml:space="preserve"> ADDIN EN.CITE &lt;EndNote&gt;&lt;Cite ExcludeYear="1"&gt;&lt;Author&gt;Shajpal&lt;/Author&gt;&lt;Year&gt;2017&lt;/Year&gt;&lt;RecNum&gt;49&lt;/RecNum&gt;&lt;DisplayText&gt;(65)&lt;/DisplayText&gt;&lt;record&gt;&lt;rec-number&gt;49&lt;/rec-number&gt;&lt;foreign-keys&gt;&lt;key app="EN" db-id="f9f5zf0wndr25ae0t9np2tznxfxvw99xr09a" timestamp="1529766925"&gt;49&lt;/key&gt;&lt;/foreign-keys&gt;&lt;ref-type name="Journal Article"&gt;17&lt;/ref-type&gt;&lt;contributors&gt;&lt;authors&gt;&lt;author&gt;Shajpal, Anuradha&lt;/author&gt;&lt;author&gt;Siddiqui, Farah&lt;/author&gt;&lt;/authors&gt;&lt;/contributors&gt;&lt;titles&gt;&lt;title&gt;Screening for Down syndrome&lt;/title&gt;&lt;secondary-title&gt;Obstetrics, Gynaecology &amp;amp; Reproductive Medicine&lt;/secondary-title&gt;&lt;/titles&gt;&lt;periodical&gt;&lt;full-title&gt;Obstetrics, Gynaecology &amp;amp; Reproductive Medicine&lt;/full-title&gt;&lt;/periodical&gt;&lt;pages&gt;333-337&lt;/pages&gt;&lt;volume&gt;27&lt;/volume&gt;&lt;number&gt;11&lt;/number&gt;&lt;keywords&gt;&lt;keyword&gt;aneuploidy&lt;/keyword&gt;&lt;keyword&gt;Down syndrome&lt;/keyword&gt;&lt;keyword&gt;non-invasive prenatal testing&lt;/keyword&gt;&lt;keyword&gt;prenatal diagnosis&lt;/keyword&gt;&lt;keyword&gt;screening&lt;/keyword&gt;&lt;/keywords&gt;&lt;dates&gt;&lt;year&gt;2017&lt;/year&gt;&lt;pub-dates&gt;&lt;date&gt;2017/11/01/&lt;/date&gt;&lt;/pub-dates&gt;&lt;/dates&gt;&lt;isbn&gt;1751-7214&lt;/isbn&gt;&lt;urls&gt;&lt;related-urls&gt;&lt;url&gt;http://www.sciencedirect.com/science/article/pii/S1751721417301719&lt;/url&gt;&lt;/related-urls&gt;&lt;/urls&gt;&lt;electronic-resource-num&gt;https://doi.org/10.1016/j.ogrm.2017.08.006&lt;/electronic-resource-num&gt;&lt;/record&gt;&lt;/Cite&gt;&lt;/EndNote&gt;</w:instrText>
            </w:r>
            <w:r>
              <w:rPr>
                <w:rFonts w:ascii="Times New Roman" w:hAnsi="Times New Roman" w:cs="Times New Roman"/>
                <w:color w:val="333333"/>
                <w:sz w:val="24"/>
                <w:szCs w:val="24"/>
              </w:rPr>
              <w:fldChar w:fldCharType="separate"/>
            </w:r>
            <w:r>
              <w:rPr>
                <w:rFonts w:ascii="Times New Roman" w:hAnsi="Times New Roman" w:cs="Times New Roman"/>
                <w:noProof/>
                <w:color w:val="333333"/>
                <w:sz w:val="24"/>
                <w:szCs w:val="24"/>
              </w:rPr>
              <w:t>(65)</w:t>
            </w:r>
            <w:r>
              <w:rPr>
                <w:rFonts w:ascii="Times New Roman" w:hAnsi="Times New Roman" w:cs="Times New Roman"/>
                <w:color w:val="333333"/>
                <w:sz w:val="24"/>
                <w:szCs w:val="24"/>
              </w:rPr>
              <w:fldChar w:fldCharType="end"/>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lastRenderedPageBreak/>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72B53096" w14:textId="03D8B3DB" w:rsidR="00BA3EBF" w:rsidRDefault="00BA3EBF" w:rsidP="00BA3EBF">
      <w:pPr>
        <w:pStyle w:val="Heading3"/>
        <w:spacing w:after="240"/>
        <w:jc w:val="both"/>
        <w:rPr>
          <w:rFonts w:ascii="Times New Roman" w:hAnsi="Times New Roman" w:cs="Times New Roman"/>
          <w:color w:val="auto"/>
        </w:rPr>
      </w:pPr>
      <w:bookmarkStart w:id="37" w:name="_Toc44335361"/>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G</w:t>
      </w:r>
      <w:r>
        <w:rPr>
          <w:rFonts w:ascii="Times New Roman" w:hAnsi="Times New Roman" w:cs="Times New Roman"/>
          <w:color w:val="auto"/>
        </w:rPr>
        <w:t>:</w:t>
      </w:r>
      <w:bookmarkEnd w:id="37"/>
      <w:r>
        <w:rPr>
          <w:rFonts w:ascii="Times New Roman" w:hAnsi="Times New Roman" w:cs="Times New Roman"/>
          <w:color w:val="auto"/>
        </w:rPr>
        <w:t xml:space="preserve"> </w:t>
      </w:r>
    </w:p>
    <w:p w14:paraId="2C15D99D" w14:textId="230C5615" w:rsidR="00BA3EBF" w:rsidRPr="00ED3C68" w:rsidRDefault="007E13D5" w:rsidP="00BA3EBF">
      <w:pPr>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BA3EBF">
      <w:pPr>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528ADC4B" w14:textId="7460DD7B" w:rsidR="00EC311A" w:rsidRDefault="00EC311A" w:rsidP="00BA3EBF">
      <w:pPr>
        <w:jc w:val="both"/>
      </w:pPr>
    </w:p>
    <w:p w14:paraId="431DBE55" w14:textId="71C93986" w:rsidR="00EC311A" w:rsidRDefault="00EC311A" w:rsidP="00BA3EBF">
      <w:pPr>
        <w:jc w:val="both"/>
      </w:pPr>
    </w:p>
    <w:p w14:paraId="4FB0AD2F" w14:textId="1073BF5C" w:rsidR="00EC311A" w:rsidRDefault="00EC311A" w:rsidP="00BA3EBF">
      <w:pPr>
        <w:jc w:val="both"/>
      </w:pPr>
    </w:p>
    <w:p w14:paraId="4380D7F5" w14:textId="77777777" w:rsidR="00EC311A" w:rsidRPr="0007661B" w:rsidRDefault="00EC311A" w:rsidP="00BA3EBF">
      <w:pPr>
        <w:jc w:val="both"/>
      </w:pPr>
    </w:p>
    <w:p w14:paraId="1874A471" w14:textId="57D31039" w:rsidR="00BA3EBF" w:rsidRPr="00EC311A" w:rsidRDefault="00BA3EBF" w:rsidP="00BA3EBF">
      <w:pPr>
        <w:pStyle w:val="Heading2"/>
        <w:tabs>
          <w:tab w:val="left" w:pos="7371"/>
        </w:tabs>
        <w:rPr>
          <w:sz w:val="32"/>
          <w:szCs w:val="32"/>
        </w:rPr>
      </w:pPr>
      <w:bookmarkStart w:id="38" w:name="_Toc44335362"/>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38"/>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2"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lastRenderedPageBreak/>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6C8C69CC" w:rsidR="00BA3EBF" w:rsidRPr="00BB1E5B" w:rsidRDefault="00BA3EBF" w:rsidP="00BA3EBF">
      <w:pPr>
        <w:pStyle w:val="EndNoteBibliography"/>
        <w:spacing w:after="0"/>
      </w:pPr>
    </w:p>
    <w:sectPr w:rsidR="00BA3EBF" w:rsidRPr="00BB1E5B">
      <w:footerReference w:type="default" r:id="rId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3"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4"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5"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343B4C">
      <w:pPr>
        <w:pStyle w:val="CommentText"/>
      </w:pPr>
      <w:hyperlink r:id="rId2" w:history="1">
        <w:r w:rsidR="00E4224D">
          <w:rPr>
            <w:rStyle w:val="Hyperlink"/>
          </w:rPr>
          <w:t>https://www.cell.com/cell-metabolism/pdf/S1550-4131(17)30220-6.pdf</w:t>
        </w:r>
      </w:hyperlink>
    </w:p>
  </w:comment>
  <w:comment w:id="6"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7"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8"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0" w:author="Sabrina De Oliveira" w:date="2020-06-29T11:44:00Z" w:initials="SDO">
    <w:p w14:paraId="7C03248C" w14:textId="5CEE0445" w:rsidR="00B57BEE" w:rsidRDefault="00B57BEE">
      <w:pPr>
        <w:pStyle w:val="CommentText"/>
      </w:pPr>
      <w:r>
        <w:rPr>
          <w:rStyle w:val="CommentReference"/>
        </w:rPr>
        <w:annotationRef/>
      </w:r>
      <w:r>
        <w:t>2013 words (max = 2000 words)</w:t>
      </w:r>
    </w:p>
  </w:comment>
  <w:comment w:id="16"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19" w:author="Sabrina De Oliveira" w:date="2020-06-29T11:41:00Z" w:initials="SDO">
    <w:p w14:paraId="0FBA6843" w14:textId="5EAC891B" w:rsidR="00415657" w:rsidRDefault="00415657">
      <w:pPr>
        <w:pStyle w:val="CommentText"/>
      </w:pPr>
      <w:r>
        <w:rPr>
          <w:rStyle w:val="CommentReference"/>
        </w:rPr>
        <w:annotationRef/>
      </w:r>
      <w:r>
        <w:t xml:space="preserve">Word count excluding tables, figures and corresponding legends = </w:t>
      </w:r>
      <w:r w:rsidR="00C1190B">
        <w:t xml:space="preserve">1388 words (max </w:t>
      </w:r>
      <w:r w:rsidR="00E83A32">
        <w:t xml:space="preserve">= </w:t>
      </w:r>
      <w:r w:rsidR="00C1190B">
        <w:t>1600)</w:t>
      </w:r>
      <w:r w:rsidR="00E83A32">
        <w:t>.</w:t>
      </w:r>
    </w:p>
  </w:comment>
  <w:comment w:id="26"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27" w:author="Sabrina De Oliveira" w:date="2020-06-29T18:25:00Z" w:initials="SDO">
    <w:p w14:paraId="5465EEDD" w14:textId="07D4DC5C" w:rsidR="009B3A7E" w:rsidRDefault="009B3A7E">
      <w:pPr>
        <w:pStyle w:val="CommentText"/>
      </w:pPr>
      <w:r>
        <w:rPr>
          <w:rStyle w:val="CommentReference"/>
        </w:rPr>
        <w:annotationRef/>
      </w:r>
      <w:r>
        <w:t xml:space="preserve">Should I include this in the abbreviation list? Also should I include it’s full name? </w:t>
      </w:r>
    </w:p>
  </w:comment>
  <w:comment w:id="32"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0"/>
  <w15:commentEx w15:paraId="725B1ECD" w15:done="0"/>
  <w15:commentEx w15:paraId="6E77247E" w15:done="0"/>
  <w15:commentEx w15:paraId="673B8DA6" w15:paraIdParent="6E77247E" w15:done="0"/>
  <w15:commentEx w15:paraId="6EDEDB6B" w15:paraIdParent="6E77247E" w15:done="0"/>
  <w15:commentEx w15:paraId="0F5E1ADD" w15:paraIdParent="6E77247E" w15:done="0"/>
  <w15:commentEx w15:paraId="0025A286" w15:done="0"/>
  <w15:commentEx w15:paraId="7C03248C" w15:done="0"/>
  <w15:commentEx w15:paraId="6A987371" w15:done="0"/>
  <w15:commentEx w15:paraId="0FBA6843" w15:done="0"/>
  <w15:commentEx w15:paraId="4D3AC6EF" w15:done="0"/>
  <w15:commentEx w15:paraId="5465EEDD" w15:done="0"/>
  <w15:commentEx w15:paraId="46B15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99C328" w16cex:dateUtc="2020-06-21T09:29: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9F59F4" w16cex:dateUtc="2020-06-25T15:14:00Z"/>
  <w16cex:commentExtensible w16cex:durableId="22A451D3" w16cex:dateUtc="2020-06-29T09:41:00Z"/>
  <w16cex:commentExtensible w16cex:durableId="229DB52F" w16cex:dateUtc="2020-06-24T09:19:00Z"/>
  <w16cex:commentExtensible w16cex:durableId="22A4B095" w16cex:dateUtc="2020-06-29T16:25:00Z"/>
  <w16cex:commentExtensible w16cex:durableId="22A0BA6B" w16cex:dateUtc="2020-06-24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725B1ECD" w16cid:durableId="2299C328"/>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6A987371" w16cid:durableId="229F59F4"/>
  <w16cid:commentId w16cid:paraId="0FBA6843" w16cid:durableId="22A451D3"/>
  <w16cid:commentId w16cid:paraId="4D3AC6EF" w16cid:durableId="229DB52F"/>
  <w16cid:commentId w16cid:paraId="5465EEDD" w16cid:durableId="22A4B095"/>
  <w16cid:commentId w16cid:paraId="46B1516E" w16cid:durableId="22A0BA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4F7669" w14:textId="77777777" w:rsidR="00B97FAF" w:rsidRDefault="00B97FAF" w:rsidP="008C71E2">
      <w:pPr>
        <w:spacing w:after="0" w:line="240" w:lineRule="auto"/>
      </w:pPr>
      <w:r>
        <w:separator/>
      </w:r>
    </w:p>
  </w:endnote>
  <w:endnote w:type="continuationSeparator" w:id="0">
    <w:p w14:paraId="3CA9B476" w14:textId="77777777" w:rsidR="00B97FAF" w:rsidRDefault="00B97FAF"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6787086"/>
      <w:docPartObj>
        <w:docPartGallery w:val="Page Numbers (Bottom of Page)"/>
        <w:docPartUnique/>
      </w:docPartObj>
    </w:sdtPr>
    <w:sdtEndPr>
      <w:rPr>
        <w:noProof/>
      </w:rPr>
    </w:sdtEndPr>
    <w:sdtContent>
      <w:p w14:paraId="5D652817" w14:textId="38D17617" w:rsidR="00E57973" w:rsidRDefault="00E579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F46EB" w14:textId="77777777" w:rsidR="00E57973" w:rsidRDefault="00E579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3EE184" w14:textId="77777777" w:rsidR="00B97FAF" w:rsidRDefault="00B97FAF" w:rsidP="008C71E2">
      <w:pPr>
        <w:spacing w:after="0" w:line="240" w:lineRule="auto"/>
      </w:pPr>
      <w:r>
        <w:separator/>
      </w:r>
    </w:p>
  </w:footnote>
  <w:footnote w:type="continuationSeparator" w:id="0">
    <w:p w14:paraId="0A598699" w14:textId="77777777" w:rsidR="00B97FAF" w:rsidRDefault="00B97FAF"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4"/>
  </w:num>
  <w:num w:numId="5">
    <w:abstractNumId w:val="7"/>
  </w:num>
  <w:num w:numId="6">
    <w:abstractNumId w:val="1"/>
  </w:num>
  <w:num w:numId="7">
    <w:abstractNumId w:val="0"/>
  </w:num>
  <w:num w:numId="8">
    <w:abstractNumId w:val="6"/>
  </w:num>
  <w:num w:numId="9">
    <w:abstractNumId w:val="8"/>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item db-id=&quot;f9f5zf0wndr25ae0t9np2tznxfxvw99xr09a&quot;&gt;My EndNote Library&lt;record-ids&gt;&lt;item&gt;49&lt;/item&gt;&lt;item&gt;179&lt;/item&gt;&lt;item&gt;187&lt;/item&gt;&lt;item&gt;188&lt;/item&gt;&lt;item&gt;228&lt;/item&gt;&lt;item&gt;229&lt;/item&gt;&lt;item&gt;230&lt;/item&gt;&lt;/record-ids&gt;&lt;/item&gt;&lt;/Libraries&gt;"/>
  </w:docVars>
  <w:rsids>
    <w:rsidRoot w:val="003E624A"/>
    <w:rsid w:val="000004FF"/>
    <w:rsid w:val="00001B10"/>
    <w:rsid w:val="00003AFE"/>
    <w:rsid w:val="00003DA5"/>
    <w:rsid w:val="00011DEA"/>
    <w:rsid w:val="00013EE7"/>
    <w:rsid w:val="00016455"/>
    <w:rsid w:val="000164DC"/>
    <w:rsid w:val="0001693C"/>
    <w:rsid w:val="00016ED2"/>
    <w:rsid w:val="00020BD7"/>
    <w:rsid w:val="0002791A"/>
    <w:rsid w:val="0003111C"/>
    <w:rsid w:val="0003194B"/>
    <w:rsid w:val="00031C28"/>
    <w:rsid w:val="00033820"/>
    <w:rsid w:val="000338B8"/>
    <w:rsid w:val="00036D2D"/>
    <w:rsid w:val="00037B71"/>
    <w:rsid w:val="00041B49"/>
    <w:rsid w:val="0004535D"/>
    <w:rsid w:val="000466CE"/>
    <w:rsid w:val="00050316"/>
    <w:rsid w:val="000525B3"/>
    <w:rsid w:val="00054D70"/>
    <w:rsid w:val="0005587E"/>
    <w:rsid w:val="00057BCA"/>
    <w:rsid w:val="00061340"/>
    <w:rsid w:val="00062299"/>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4B14"/>
    <w:rsid w:val="000B609C"/>
    <w:rsid w:val="000C0EEC"/>
    <w:rsid w:val="000C5A41"/>
    <w:rsid w:val="000C5D84"/>
    <w:rsid w:val="000D0168"/>
    <w:rsid w:val="000D16A3"/>
    <w:rsid w:val="000D17FF"/>
    <w:rsid w:val="000D1EC4"/>
    <w:rsid w:val="000D2F23"/>
    <w:rsid w:val="000D4314"/>
    <w:rsid w:val="000D5191"/>
    <w:rsid w:val="000E0FD9"/>
    <w:rsid w:val="000E106A"/>
    <w:rsid w:val="000E1818"/>
    <w:rsid w:val="000E2A1C"/>
    <w:rsid w:val="000E3098"/>
    <w:rsid w:val="000F21EC"/>
    <w:rsid w:val="000F25B6"/>
    <w:rsid w:val="000F3F21"/>
    <w:rsid w:val="000F59EB"/>
    <w:rsid w:val="000F5C59"/>
    <w:rsid w:val="000F6984"/>
    <w:rsid w:val="0010179B"/>
    <w:rsid w:val="00102803"/>
    <w:rsid w:val="00103E44"/>
    <w:rsid w:val="001071DB"/>
    <w:rsid w:val="00107AFF"/>
    <w:rsid w:val="0011032F"/>
    <w:rsid w:val="001106A1"/>
    <w:rsid w:val="00111678"/>
    <w:rsid w:val="00112885"/>
    <w:rsid w:val="001129DC"/>
    <w:rsid w:val="00112CE4"/>
    <w:rsid w:val="00121981"/>
    <w:rsid w:val="0012386A"/>
    <w:rsid w:val="001244E5"/>
    <w:rsid w:val="00130C94"/>
    <w:rsid w:val="00132320"/>
    <w:rsid w:val="0013238C"/>
    <w:rsid w:val="0013383A"/>
    <w:rsid w:val="001354A1"/>
    <w:rsid w:val="001359F4"/>
    <w:rsid w:val="00141853"/>
    <w:rsid w:val="00142427"/>
    <w:rsid w:val="00143BDA"/>
    <w:rsid w:val="00147538"/>
    <w:rsid w:val="00150FFF"/>
    <w:rsid w:val="00154E86"/>
    <w:rsid w:val="00156460"/>
    <w:rsid w:val="001564C7"/>
    <w:rsid w:val="00156666"/>
    <w:rsid w:val="0016743E"/>
    <w:rsid w:val="001674C1"/>
    <w:rsid w:val="00172257"/>
    <w:rsid w:val="00176684"/>
    <w:rsid w:val="00181F79"/>
    <w:rsid w:val="00182160"/>
    <w:rsid w:val="0018288A"/>
    <w:rsid w:val="0019053C"/>
    <w:rsid w:val="00190662"/>
    <w:rsid w:val="00192BF2"/>
    <w:rsid w:val="001941B1"/>
    <w:rsid w:val="00194F84"/>
    <w:rsid w:val="001950F3"/>
    <w:rsid w:val="001955FE"/>
    <w:rsid w:val="001979D7"/>
    <w:rsid w:val="001A38CE"/>
    <w:rsid w:val="001A5F7A"/>
    <w:rsid w:val="001A781A"/>
    <w:rsid w:val="001A78C4"/>
    <w:rsid w:val="001A7D00"/>
    <w:rsid w:val="001B213F"/>
    <w:rsid w:val="001B438E"/>
    <w:rsid w:val="001B478B"/>
    <w:rsid w:val="001C235B"/>
    <w:rsid w:val="001C38F6"/>
    <w:rsid w:val="001C5C1F"/>
    <w:rsid w:val="001D38C0"/>
    <w:rsid w:val="001D3EC5"/>
    <w:rsid w:val="001D4194"/>
    <w:rsid w:val="001E52E1"/>
    <w:rsid w:val="001E56C1"/>
    <w:rsid w:val="001E65E5"/>
    <w:rsid w:val="001E671D"/>
    <w:rsid w:val="001E73CA"/>
    <w:rsid w:val="001F36F6"/>
    <w:rsid w:val="001F5BA6"/>
    <w:rsid w:val="001F5CFE"/>
    <w:rsid w:val="002001B5"/>
    <w:rsid w:val="002020D3"/>
    <w:rsid w:val="0020314D"/>
    <w:rsid w:val="00204EDB"/>
    <w:rsid w:val="00207921"/>
    <w:rsid w:val="00211B3E"/>
    <w:rsid w:val="0021432C"/>
    <w:rsid w:val="00222C19"/>
    <w:rsid w:val="002240C1"/>
    <w:rsid w:val="00225D2F"/>
    <w:rsid w:val="00226E3C"/>
    <w:rsid w:val="0023008A"/>
    <w:rsid w:val="00230393"/>
    <w:rsid w:val="00230672"/>
    <w:rsid w:val="00231051"/>
    <w:rsid w:val="002334FA"/>
    <w:rsid w:val="0024179B"/>
    <w:rsid w:val="0024199F"/>
    <w:rsid w:val="00241B49"/>
    <w:rsid w:val="00242C10"/>
    <w:rsid w:val="00243676"/>
    <w:rsid w:val="00244607"/>
    <w:rsid w:val="00244BB5"/>
    <w:rsid w:val="002476B2"/>
    <w:rsid w:val="00252AA8"/>
    <w:rsid w:val="00252BF0"/>
    <w:rsid w:val="002539CF"/>
    <w:rsid w:val="002606CE"/>
    <w:rsid w:val="00262326"/>
    <w:rsid w:val="00270560"/>
    <w:rsid w:val="00271E70"/>
    <w:rsid w:val="0027363B"/>
    <w:rsid w:val="002767AA"/>
    <w:rsid w:val="0028112C"/>
    <w:rsid w:val="002821EB"/>
    <w:rsid w:val="00282752"/>
    <w:rsid w:val="00285061"/>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1094"/>
    <w:rsid w:val="002D3A2F"/>
    <w:rsid w:val="002D6432"/>
    <w:rsid w:val="002D7C82"/>
    <w:rsid w:val="002E01B1"/>
    <w:rsid w:val="002E0464"/>
    <w:rsid w:val="002E09B2"/>
    <w:rsid w:val="002E7729"/>
    <w:rsid w:val="002F097D"/>
    <w:rsid w:val="002F32CB"/>
    <w:rsid w:val="002F39B9"/>
    <w:rsid w:val="002F42E4"/>
    <w:rsid w:val="002F5BD2"/>
    <w:rsid w:val="00301E91"/>
    <w:rsid w:val="003025F6"/>
    <w:rsid w:val="00303776"/>
    <w:rsid w:val="00304133"/>
    <w:rsid w:val="00311B71"/>
    <w:rsid w:val="0032116B"/>
    <w:rsid w:val="003235A0"/>
    <w:rsid w:val="0032370E"/>
    <w:rsid w:val="003252D3"/>
    <w:rsid w:val="003262A7"/>
    <w:rsid w:val="00331F72"/>
    <w:rsid w:val="00332FB2"/>
    <w:rsid w:val="00333ACD"/>
    <w:rsid w:val="003356B1"/>
    <w:rsid w:val="003356EC"/>
    <w:rsid w:val="003365DB"/>
    <w:rsid w:val="00336B62"/>
    <w:rsid w:val="0033748A"/>
    <w:rsid w:val="003375D9"/>
    <w:rsid w:val="00343B4C"/>
    <w:rsid w:val="003444B1"/>
    <w:rsid w:val="00347FC1"/>
    <w:rsid w:val="00350538"/>
    <w:rsid w:val="003513CF"/>
    <w:rsid w:val="00353139"/>
    <w:rsid w:val="00360561"/>
    <w:rsid w:val="00365B3C"/>
    <w:rsid w:val="00372BCD"/>
    <w:rsid w:val="00375BF6"/>
    <w:rsid w:val="0037624C"/>
    <w:rsid w:val="00376F04"/>
    <w:rsid w:val="00382763"/>
    <w:rsid w:val="003849CE"/>
    <w:rsid w:val="00390749"/>
    <w:rsid w:val="00390A9D"/>
    <w:rsid w:val="00391569"/>
    <w:rsid w:val="00391DE9"/>
    <w:rsid w:val="00393F76"/>
    <w:rsid w:val="003A0EB1"/>
    <w:rsid w:val="003A3149"/>
    <w:rsid w:val="003A7592"/>
    <w:rsid w:val="003B3450"/>
    <w:rsid w:val="003B5BE3"/>
    <w:rsid w:val="003C22AF"/>
    <w:rsid w:val="003C2F5D"/>
    <w:rsid w:val="003D0378"/>
    <w:rsid w:val="003D0F59"/>
    <w:rsid w:val="003D2839"/>
    <w:rsid w:val="003D2F41"/>
    <w:rsid w:val="003D4D81"/>
    <w:rsid w:val="003D5ED1"/>
    <w:rsid w:val="003D6141"/>
    <w:rsid w:val="003D79F5"/>
    <w:rsid w:val="003E2645"/>
    <w:rsid w:val="003E530D"/>
    <w:rsid w:val="003E624A"/>
    <w:rsid w:val="003E6924"/>
    <w:rsid w:val="003E6B07"/>
    <w:rsid w:val="003E6C66"/>
    <w:rsid w:val="003F036D"/>
    <w:rsid w:val="003F27F0"/>
    <w:rsid w:val="003F44E4"/>
    <w:rsid w:val="003F7E47"/>
    <w:rsid w:val="00401FBC"/>
    <w:rsid w:val="00403142"/>
    <w:rsid w:val="00403587"/>
    <w:rsid w:val="0040534B"/>
    <w:rsid w:val="00405893"/>
    <w:rsid w:val="0040789D"/>
    <w:rsid w:val="0041259A"/>
    <w:rsid w:val="00415657"/>
    <w:rsid w:val="00420ACB"/>
    <w:rsid w:val="004223AC"/>
    <w:rsid w:val="00422C34"/>
    <w:rsid w:val="00426529"/>
    <w:rsid w:val="00430704"/>
    <w:rsid w:val="004335EF"/>
    <w:rsid w:val="0043544D"/>
    <w:rsid w:val="00435FB9"/>
    <w:rsid w:val="004361D8"/>
    <w:rsid w:val="00436ACA"/>
    <w:rsid w:val="004375A0"/>
    <w:rsid w:val="00437D31"/>
    <w:rsid w:val="004411D6"/>
    <w:rsid w:val="004453CE"/>
    <w:rsid w:val="00447725"/>
    <w:rsid w:val="004479D2"/>
    <w:rsid w:val="00451F9B"/>
    <w:rsid w:val="004546D3"/>
    <w:rsid w:val="00454EE2"/>
    <w:rsid w:val="004560F7"/>
    <w:rsid w:val="004574A0"/>
    <w:rsid w:val="00460573"/>
    <w:rsid w:val="00462252"/>
    <w:rsid w:val="00463B80"/>
    <w:rsid w:val="00463C02"/>
    <w:rsid w:val="00466702"/>
    <w:rsid w:val="0047688D"/>
    <w:rsid w:val="00482CFB"/>
    <w:rsid w:val="00484108"/>
    <w:rsid w:val="0048612D"/>
    <w:rsid w:val="00490AE8"/>
    <w:rsid w:val="0049111C"/>
    <w:rsid w:val="0049168B"/>
    <w:rsid w:val="00491E62"/>
    <w:rsid w:val="00492001"/>
    <w:rsid w:val="004934F4"/>
    <w:rsid w:val="00495B58"/>
    <w:rsid w:val="00496B88"/>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9EE"/>
    <w:rsid w:val="004E22D8"/>
    <w:rsid w:val="004E36D3"/>
    <w:rsid w:val="004E3B05"/>
    <w:rsid w:val="004E3D26"/>
    <w:rsid w:val="004E4502"/>
    <w:rsid w:val="004E5AB6"/>
    <w:rsid w:val="004F096A"/>
    <w:rsid w:val="004F1612"/>
    <w:rsid w:val="004F339B"/>
    <w:rsid w:val="004F6693"/>
    <w:rsid w:val="005021B7"/>
    <w:rsid w:val="00506B2E"/>
    <w:rsid w:val="00522C85"/>
    <w:rsid w:val="00522F2E"/>
    <w:rsid w:val="00524835"/>
    <w:rsid w:val="005268FB"/>
    <w:rsid w:val="00527E8D"/>
    <w:rsid w:val="005301C1"/>
    <w:rsid w:val="005329DF"/>
    <w:rsid w:val="00537418"/>
    <w:rsid w:val="00537ED8"/>
    <w:rsid w:val="00540B83"/>
    <w:rsid w:val="00540CD9"/>
    <w:rsid w:val="00540E72"/>
    <w:rsid w:val="0054131A"/>
    <w:rsid w:val="00544377"/>
    <w:rsid w:val="00545695"/>
    <w:rsid w:val="00546528"/>
    <w:rsid w:val="005468E5"/>
    <w:rsid w:val="00546976"/>
    <w:rsid w:val="00547B1E"/>
    <w:rsid w:val="005527BA"/>
    <w:rsid w:val="005562BF"/>
    <w:rsid w:val="00557DF9"/>
    <w:rsid w:val="00563D14"/>
    <w:rsid w:val="0056547C"/>
    <w:rsid w:val="00567346"/>
    <w:rsid w:val="00567E34"/>
    <w:rsid w:val="0057140D"/>
    <w:rsid w:val="005741A8"/>
    <w:rsid w:val="0057500A"/>
    <w:rsid w:val="0057553F"/>
    <w:rsid w:val="0057583B"/>
    <w:rsid w:val="00582E79"/>
    <w:rsid w:val="0058400C"/>
    <w:rsid w:val="00585304"/>
    <w:rsid w:val="0058703E"/>
    <w:rsid w:val="00591038"/>
    <w:rsid w:val="0059314C"/>
    <w:rsid w:val="005935ED"/>
    <w:rsid w:val="00593D0C"/>
    <w:rsid w:val="005961AB"/>
    <w:rsid w:val="0059770F"/>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7887"/>
    <w:rsid w:val="005D577C"/>
    <w:rsid w:val="005D5E4B"/>
    <w:rsid w:val="005D61B1"/>
    <w:rsid w:val="005D6E2B"/>
    <w:rsid w:val="005D7116"/>
    <w:rsid w:val="005E0CA6"/>
    <w:rsid w:val="005E3E5F"/>
    <w:rsid w:val="005E504F"/>
    <w:rsid w:val="005F39AA"/>
    <w:rsid w:val="005F7E04"/>
    <w:rsid w:val="00600411"/>
    <w:rsid w:val="00600C49"/>
    <w:rsid w:val="00602365"/>
    <w:rsid w:val="006104C3"/>
    <w:rsid w:val="0061127C"/>
    <w:rsid w:val="00611882"/>
    <w:rsid w:val="006130E5"/>
    <w:rsid w:val="006178E5"/>
    <w:rsid w:val="0062199E"/>
    <w:rsid w:val="00621CDC"/>
    <w:rsid w:val="006328E7"/>
    <w:rsid w:val="00634806"/>
    <w:rsid w:val="00635FDD"/>
    <w:rsid w:val="00637FA6"/>
    <w:rsid w:val="0064124B"/>
    <w:rsid w:val="006424B3"/>
    <w:rsid w:val="006437A3"/>
    <w:rsid w:val="00643F54"/>
    <w:rsid w:val="0064566D"/>
    <w:rsid w:val="00646066"/>
    <w:rsid w:val="006545DA"/>
    <w:rsid w:val="00654EE1"/>
    <w:rsid w:val="006559C9"/>
    <w:rsid w:val="00655E70"/>
    <w:rsid w:val="0066109C"/>
    <w:rsid w:val="00664373"/>
    <w:rsid w:val="00664AEA"/>
    <w:rsid w:val="00666177"/>
    <w:rsid w:val="00672124"/>
    <w:rsid w:val="00672A52"/>
    <w:rsid w:val="00674C38"/>
    <w:rsid w:val="00674E29"/>
    <w:rsid w:val="006758DD"/>
    <w:rsid w:val="00676804"/>
    <w:rsid w:val="00677C47"/>
    <w:rsid w:val="006844E4"/>
    <w:rsid w:val="0068545B"/>
    <w:rsid w:val="0068592F"/>
    <w:rsid w:val="00686704"/>
    <w:rsid w:val="00686CA3"/>
    <w:rsid w:val="006872C5"/>
    <w:rsid w:val="00692DFE"/>
    <w:rsid w:val="00694654"/>
    <w:rsid w:val="0069701F"/>
    <w:rsid w:val="00697D71"/>
    <w:rsid w:val="006A0A13"/>
    <w:rsid w:val="006A10D5"/>
    <w:rsid w:val="006A122B"/>
    <w:rsid w:val="006A1826"/>
    <w:rsid w:val="006A2793"/>
    <w:rsid w:val="006A36D7"/>
    <w:rsid w:val="006A3CF0"/>
    <w:rsid w:val="006A3EC8"/>
    <w:rsid w:val="006A5585"/>
    <w:rsid w:val="006A5803"/>
    <w:rsid w:val="006A5E09"/>
    <w:rsid w:val="006A7438"/>
    <w:rsid w:val="006C00B9"/>
    <w:rsid w:val="006C100F"/>
    <w:rsid w:val="006C16A6"/>
    <w:rsid w:val="006C21E8"/>
    <w:rsid w:val="006C28C1"/>
    <w:rsid w:val="006C59C2"/>
    <w:rsid w:val="006C5EBA"/>
    <w:rsid w:val="006C627D"/>
    <w:rsid w:val="006D13F6"/>
    <w:rsid w:val="006D237E"/>
    <w:rsid w:val="006D34C8"/>
    <w:rsid w:val="006D4033"/>
    <w:rsid w:val="006E098A"/>
    <w:rsid w:val="006E0CB3"/>
    <w:rsid w:val="006E3D0F"/>
    <w:rsid w:val="006E6E9D"/>
    <w:rsid w:val="006F0693"/>
    <w:rsid w:val="006F1697"/>
    <w:rsid w:val="006F4623"/>
    <w:rsid w:val="006F4EE2"/>
    <w:rsid w:val="006F54AE"/>
    <w:rsid w:val="006F5A2D"/>
    <w:rsid w:val="006F73E6"/>
    <w:rsid w:val="00701255"/>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6349"/>
    <w:rsid w:val="00727FDA"/>
    <w:rsid w:val="00730A86"/>
    <w:rsid w:val="007343D0"/>
    <w:rsid w:val="00735E12"/>
    <w:rsid w:val="00735FC3"/>
    <w:rsid w:val="007360EA"/>
    <w:rsid w:val="0073732F"/>
    <w:rsid w:val="00737FFB"/>
    <w:rsid w:val="007402B7"/>
    <w:rsid w:val="007404E0"/>
    <w:rsid w:val="00741964"/>
    <w:rsid w:val="00752CE7"/>
    <w:rsid w:val="007564D5"/>
    <w:rsid w:val="00757780"/>
    <w:rsid w:val="00760B6D"/>
    <w:rsid w:val="00763403"/>
    <w:rsid w:val="007645DD"/>
    <w:rsid w:val="00764E49"/>
    <w:rsid w:val="00770FFB"/>
    <w:rsid w:val="00771549"/>
    <w:rsid w:val="007740E2"/>
    <w:rsid w:val="0077492A"/>
    <w:rsid w:val="00774D36"/>
    <w:rsid w:val="00776666"/>
    <w:rsid w:val="00776AD8"/>
    <w:rsid w:val="00780026"/>
    <w:rsid w:val="007843EF"/>
    <w:rsid w:val="0078757E"/>
    <w:rsid w:val="00792240"/>
    <w:rsid w:val="00792D63"/>
    <w:rsid w:val="0079361B"/>
    <w:rsid w:val="00794177"/>
    <w:rsid w:val="007A0289"/>
    <w:rsid w:val="007A42AB"/>
    <w:rsid w:val="007A7957"/>
    <w:rsid w:val="007B2128"/>
    <w:rsid w:val="007B2FD1"/>
    <w:rsid w:val="007B6E70"/>
    <w:rsid w:val="007C0DD7"/>
    <w:rsid w:val="007C21A5"/>
    <w:rsid w:val="007C26B6"/>
    <w:rsid w:val="007C3320"/>
    <w:rsid w:val="007C60A4"/>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D3D"/>
    <w:rsid w:val="0080106E"/>
    <w:rsid w:val="0080130A"/>
    <w:rsid w:val="008026D1"/>
    <w:rsid w:val="008032C3"/>
    <w:rsid w:val="008055C8"/>
    <w:rsid w:val="00813041"/>
    <w:rsid w:val="008148B3"/>
    <w:rsid w:val="00815F10"/>
    <w:rsid w:val="00816A31"/>
    <w:rsid w:val="0081768D"/>
    <w:rsid w:val="008201A6"/>
    <w:rsid w:val="00824504"/>
    <w:rsid w:val="00824B89"/>
    <w:rsid w:val="00825AF2"/>
    <w:rsid w:val="00826457"/>
    <w:rsid w:val="00831055"/>
    <w:rsid w:val="00834A24"/>
    <w:rsid w:val="00837D76"/>
    <w:rsid w:val="00840D70"/>
    <w:rsid w:val="0084182A"/>
    <w:rsid w:val="00841CEE"/>
    <w:rsid w:val="008431FD"/>
    <w:rsid w:val="00844930"/>
    <w:rsid w:val="0084523D"/>
    <w:rsid w:val="00850090"/>
    <w:rsid w:val="00852C07"/>
    <w:rsid w:val="00854B95"/>
    <w:rsid w:val="00856CA6"/>
    <w:rsid w:val="00857FDE"/>
    <w:rsid w:val="00865396"/>
    <w:rsid w:val="008716E4"/>
    <w:rsid w:val="00874EC0"/>
    <w:rsid w:val="00880D65"/>
    <w:rsid w:val="0088121E"/>
    <w:rsid w:val="008842FF"/>
    <w:rsid w:val="00892C91"/>
    <w:rsid w:val="008938AB"/>
    <w:rsid w:val="008944E2"/>
    <w:rsid w:val="008947BF"/>
    <w:rsid w:val="00894B3F"/>
    <w:rsid w:val="008A0B92"/>
    <w:rsid w:val="008A28A1"/>
    <w:rsid w:val="008B06F6"/>
    <w:rsid w:val="008B0ECB"/>
    <w:rsid w:val="008B3001"/>
    <w:rsid w:val="008B36FF"/>
    <w:rsid w:val="008B476F"/>
    <w:rsid w:val="008B5136"/>
    <w:rsid w:val="008B6059"/>
    <w:rsid w:val="008C0B28"/>
    <w:rsid w:val="008C27F4"/>
    <w:rsid w:val="008C5553"/>
    <w:rsid w:val="008C5C18"/>
    <w:rsid w:val="008C6778"/>
    <w:rsid w:val="008C71E2"/>
    <w:rsid w:val="008C7FB1"/>
    <w:rsid w:val="008D17BD"/>
    <w:rsid w:val="008E0548"/>
    <w:rsid w:val="008E0F6D"/>
    <w:rsid w:val="008E1A68"/>
    <w:rsid w:val="008E591C"/>
    <w:rsid w:val="008F528D"/>
    <w:rsid w:val="008F6048"/>
    <w:rsid w:val="00900D8E"/>
    <w:rsid w:val="00901BB0"/>
    <w:rsid w:val="00903E64"/>
    <w:rsid w:val="00904139"/>
    <w:rsid w:val="009048A1"/>
    <w:rsid w:val="00905856"/>
    <w:rsid w:val="00905F82"/>
    <w:rsid w:val="009077CD"/>
    <w:rsid w:val="009113B3"/>
    <w:rsid w:val="009142AA"/>
    <w:rsid w:val="0092080B"/>
    <w:rsid w:val="009222BD"/>
    <w:rsid w:val="00923F4B"/>
    <w:rsid w:val="00924ECF"/>
    <w:rsid w:val="00925FCF"/>
    <w:rsid w:val="00927A13"/>
    <w:rsid w:val="0093082B"/>
    <w:rsid w:val="009361D8"/>
    <w:rsid w:val="0094326D"/>
    <w:rsid w:val="00943D90"/>
    <w:rsid w:val="00952CFD"/>
    <w:rsid w:val="009606D3"/>
    <w:rsid w:val="00962E22"/>
    <w:rsid w:val="00964009"/>
    <w:rsid w:val="00966DFE"/>
    <w:rsid w:val="0097011E"/>
    <w:rsid w:val="009734E3"/>
    <w:rsid w:val="0097410C"/>
    <w:rsid w:val="00975B01"/>
    <w:rsid w:val="00986E44"/>
    <w:rsid w:val="0098744F"/>
    <w:rsid w:val="00990DBA"/>
    <w:rsid w:val="00992B3D"/>
    <w:rsid w:val="00992CAE"/>
    <w:rsid w:val="0099327C"/>
    <w:rsid w:val="00995C8F"/>
    <w:rsid w:val="00995D3E"/>
    <w:rsid w:val="009971AB"/>
    <w:rsid w:val="0099729B"/>
    <w:rsid w:val="0099746F"/>
    <w:rsid w:val="009A16C9"/>
    <w:rsid w:val="009A5598"/>
    <w:rsid w:val="009A78A9"/>
    <w:rsid w:val="009B2ECA"/>
    <w:rsid w:val="009B3A7E"/>
    <w:rsid w:val="009B41F9"/>
    <w:rsid w:val="009B42D0"/>
    <w:rsid w:val="009B469F"/>
    <w:rsid w:val="009B59B5"/>
    <w:rsid w:val="009C3028"/>
    <w:rsid w:val="009D2C96"/>
    <w:rsid w:val="009D7AF0"/>
    <w:rsid w:val="009E2E55"/>
    <w:rsid w:val="009E348F"/>
    <w:rsid w:val="009F2F37"/>
    <w:rsid w:val="009F3369"/>
    <w:rsid w:val="009F3600"/>
    <w:rsid w:val="009F3768"/>
    <w:rsid w:val="009F5ADB"/>
    <w:rsid w:val="009F688A"/>
    <w:rsid w:val="009F6DF4"/>
    <w:rsid w:val="00A070D5"/>
    <w:rsid w:val="00A1041F"/>
    <w:rsid w:val="00A10ACD"/>
    <w:rsid w:val="00A10D5F"/>
    <w:rsid w:val="00A12AED"/>
    <w:rsid w:val="00A13378"/>
    <w:rsid w:val="00A16D47"/>
    <w:rsid w:val="00A17416"/>
    <w:rsid w:val="00A22C98"/>
    <w:rsid w:val="00A23C73"/>
    <w:rsid w:val="00A269AF"/>
    <w:rsid w:val="00A318CF"/>
    <w:rsid w:val="00A3255C"/>
    <w:rsid w:val="00A3326B"/>
    <w:rsid w:val="00A33ED3"/>
    <w:rsid w:val="00A355AD"/>
    <w:rsid w:val="00A35A05"/>
    <w:rsid w:val="00A35DF9"/>
    <w:rsid w:val="00A3641D"/>
    <w:rsid w:val="00A36C83"/>
    <w:rsid w:val="00A371A5"/>
    <w:rsid w:val="00A37D35"/>
    <w:rsid w:val="00A41564"/>
    <w:rsid w:val="00A4746A"/>
    <w:rsid w:val="00A47DD7"/>
    <w:rsid w:val="00A6049F"/>
    <w:rsid w:val="00A620F6"/>
    <w:rsid w:val="00A62D07"/>
    <w:rsid w:val="00A6522C"/>
    <w:rsid w:val="00A65499"/>
    <w:rsid w:val="00A662E8"/>
    <w:rsid w:val="00A70CFE"/>
    <w:rsid w:val="00A72451"/>
    <w:rsid w:val="00A74114"/>
    <w:rsid w:val="00A762B7"/>
    <w:rsid w:val="00A775DE"/>
    <w:rsid w:val="00A8192A"/>
    <w:rsid w:val="00A81FB2"/>
    <w:rsid w:val="00A82423"/>
    <w:rsid w:val="00A828BD"/>
    <w:rsid w:val="00A8301D"/>
    <w:rsid w:val="00A8462A"/>
    <w:rsid w:val="00A84E5D"/>
    <w:rsid w:val="00A854CF"/>
    <w:rsid w:val="00A86316"/>
    <w:rsid w:val="00A92EE0"/>
    <w:rsid w:val="00A93A36"/>
    <w:rsid w:val="00AA0983"/>
    <w:rsid w:val="00AB0247"/>
    <w:rsid w:val="00AB5AD9"/>
    <w:rsid w:val="00AB7346"/>
    <w:rsid w:val="00AC0F49"/>
    <w:rsid w:val="00AC225F"/>
    <w:rsid w:val="00AC6E70"/>
    <w:rsid w:val="00AD0863"/>
    <w:rsid w:val="00AD1AFF"/>
    <w:rsid w:val="00AD209B"/>
    <w:rsid w:val="00AD69CF"/>
    <w:rsid w:val="00AD74C6"/>
    <w:rsid w:val="00AE0F2B"/>
    <w:rsid w:val="00AE3735"/>
    <w:rsid w:val="00AE3944"/>
    <w:rsid w:val="00AE4C4B"/>
    <w:rsid w:val="00AE521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EE5"/>
    <w:rsid w:val="00B175AB"/>
    <w:rsid w:val="00B21C82"/>
    <w:rsid w:val="00B22073"/>
    <w:rsid w:val="00B234AB"/>
    <w:rsid w:val="00B2539E"/>
    <w:rsid w:val="00B30F27"/>
    <w:rsid w:val="00B323FB"/>
    <w:rsid w:val="00B33EC7"/>
    <w:rsid w:val="00B34477"/>
    <w:rsid w:val="00B360D4"/>
    <w:rsid w:val="00B36675"/>
    <w:rsid w:val="00B37D9F"/>
    <w:rsid w:val="00B37EC9"/>
    <w:rsid w:val="00B5057F"/>
    <w:rsid w:val="00B51D7E"/>
    <w:rsid w:val="00B53C37"/>
    <w:rsid w:val="00B56AB4"/>
    <w:rsid w:val="00B57300"/>
    <w:rsid w:val="00B57684"/>
    <w:rsid w:val="00B57BEE"/>
    <w:rsid w:val="00B6006E"/>
    <w:rsid w:val="00B63025"/>
    <w:rsid w:val="00B64276"/>
    <w:rsid w:val="00B6574C"/>
    <w:rsid w:val="00B663E8"/>
    <w:rsid w:val="00B70033"/>
    <w:rsid w:val="00B74B47"/>
    <w:rsid w:val="00B75645"/>
    <w:rsid w:val="00B8463D"/>
    <w:rsid w:val="00B854C0"/>
    <w:rsid w:val="00B85A94"/>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6930"/>
    <w:rsid w:val="00C05B84"/>
    <w:rsid w:val="00C1190B"/>
    <w:rsid w:val="00C13513"/>
    <w:rsid w:val="00C13D85"/>
    <w:rsid w:val="00C1406D"/>
    <w:rsid w:val="00C21195"/>
    <w:rsid w:val="00C25782"/>
    <w:rsid w:val="00C25D19"/>
    <w:rsid w:val="00C27645"/>
    <w:rsid w:val="00C27AAA"/>
    <w:rsid w:val="00C31205"/>
    <w:rsid w:val="00C31EE7"/>
    <w:rsid w:val="00C33CC7"/>
    <w:rsid w:val="00C34314"/>
    <w:rsid w:val="00C402FD"/>
    <w:rsid w:val="00C4181C"/>
    <w:rsid w:val="00C4316D"/>
    <w:rsid w:val="00C43509"/>
    <w:rsid w:val="00C56D41"/>
    <w:rsid w:val="00C611CE"/>
    <w:rsid w:val="00C612F5"/>
    <w:rsid w:val="00C63AE7"/>
    <w:rsid w:val="00C64E27"/>
    <w:rsid w:val="00C651CF"/>
    <w:rsid w:val="00C67CFA"/>
    <w:rsid w:val="00C767FE"/>
    <w:rsid w:val="00C779BD"/>
    <w:rsid w:val="00C8014C"/>
    <w:rsid w:val="00C813D6"/>
    <w:rsid w:val="00C83457"/>
    <w:rsid w:val="00C91D09"/>
    <w:rsid w:val="00C92198"/>
    <w:rsid w:val="00C92B69"/>
    <w:rsid w:val="00C92E17"/>
    <w:rsid w:val="00CA160C"/>
    <w:rsid w:val="00CA342F"/>
    <w:rsid w:val="00CA68A1"/>
    <w:rsid w:val="00CA7687"/>
    <w:rsid w:val="00CB1A87"/>
    <w:rsid w:val="00CB2C0A"/>
    <w:rsid w:val="00CC29BB"/>
    <w:rsid w:val="00CC3101"/>
    <w:rsid w:val="00CC3C7F"/>
    <w:rsid w:val="00CC3E23"/>
    <w:rsid w:val="00CC491D"/>
    <w:rsid w:val="00CC4C43"/>
    <w:rsid w:val="00CC7F8E"/>
    <w:rsid w:val="00CD04A1"/>
    <w:rsid w:val="00CD2EE3"/>
    <w:rsid w:val="00CD53D8"/>
    <w:rsid w:val="00CE047B"/>
    <w:rsid w:val="00CE5C42"/>
    <w:rsid w:val="00CE768E"/>
    <w:rsid w:val="00CF0006"/>
    <w:rsid w:val="00CF04B6"/>
    <w:rsid w:val="00CF2921"/>
    <w:rsid w:val="00CF4DA2"/>
    <w:rsid w:val="00CF4E0D"/>
    <w:rsid w:val="00CF512C"/>
    <w:rsid w:val="00CF600F"/>
    <w:rsid w:val="00D0142A"/>
    <w:rsid w:val="00D018A0"/>
    <w:rsid w:val="00D019F7"/>
    <w:rsid w:val="00D046B2"/>
    <w:rsid w:val="00D04A98"/>
    <w:rsid w:val="00D050C9"/>
    <w:rsid w:val="00D143FE"/>
    <w:rsid w:val="00D17FEC"/>
    <w:rsid w:val="00D22B0D"/>
    <w:rsid w:val="00D23B46"/>
    <w:rsid w:val="00D26EFC"/>
    <w:rsid w:val="00D27992"/>
    <w:rsid w:val="00D31D73"/>
    <w:rsid w:val="00D37257"/>
    <w:rsid w:val="00D40E7B"/>
    <w:rsid w:val="00D41B3B"/>
    <w:rsid w:val="00D54256"/>
    <w:rsid w:val="00D54849"/>
    <w:rsid w:val="00D55F0E"/>
    <w:rsid w:val="00D560B6"/>
    <w:rsid w:val="00D6070D"/>
    <w:rsid w:val="00D61B3C"/>
    <w:rsid w:val="00D648BA"/>
    <w:rsid w:val="00D706EA"/>
    <w:rsid w:val="00D81864"/>
    <w:rsid w:val="00D83437"/>
    <w:rsid w:val="00D851C9"/>
    <w:rsid w:val="00D85557"/>
    <w:rsid w:val="00D857AF"/>
    <w:rsid w:val="00D86EDE"/>
    <w:rsid w:val="00D871CC"/>
    <w:rsid w:val="00D87427"/>
    <w:rsid w:val="00D9146C"/>
    <w:rsid w:val="00D93036"/>
    <w:rsid w:val="00D965A2"/>
    <w:rsid w:val="00DA170C"/>
    <w:rsid w:val="00DA3398"/>
    <w:rsid w:val="00DA3862"/>
    <w:rsid w:val="00DB092F"/>
    <w:rsid w:val="00DC0EBA"/>
    <w:rsid w:val="00DC152D"/>
    <w:rsid w:val="00DC1A61"/>
    <w:rsid w:val="00DC3E7A"/>
    <w:rsid w:val="00DC7C25"/>
    <w:rsid w:val="00DD0FF6"/>
    <w:rsid w:val="00DD1AA9"/>
    <w:rsid w:val="00DE1396"/>
    <w:rsid w:val="00DF21EA"/>
    <w:rsid w:val="00DF2A17"/>
    <w:rsid w:val="00DF6B97"/>
    <w:rsid w:val="00DF7E87"/>
    <w:rsid w:val="00E0153F"/>
    <w:rsid w:val="00E036E7"/>
    <w:rsid w:val="00E115B9"/>
    <w:rsid w:val="00E147FB"/>
    <w:rsid w:val="00E15B52"/>
    <w:rsid w:val="00E1644B"/>
    <w:rsid w:val="00E17C83"/>
    <w:rsid w:val="00E20364"/>
    <w:rsid w:val="00E20D1C"/>
    <w:rsid w:val="00E21360"/>
    <w:rsid w:val="00E215CA"/>
    <w:rsid w:val="00E259D2"/>
    <w:rsid w:val="00E26407"/>
    <w:rsid w:val="00E27F60"/>
    <w:rsid w:val="00E27FE0"/>
    <w:rsid w:val="00E3282C"/>
    <w:rsid w:val="00E35FDD"/>
    <w:rsid w:val="00E419F4"/>
    <w:rsid w:val="00E41F47"/>
    <w:rsid w:val="00E4224D"/>
    <w:rsid w:val="00E4497B"/>
    <w:rsid w:val="00E53182"/>
    <w:rsid w:val="00E551BA"/>
    <w:rsid w:val="00E55780"/>
    <w:rsid w:val="00E577C1"/>
    <w:rsid w:val="00E57973"/>
    <w:rsid w:val="00E60B24"/>
    <w:rsid w:val="00E62121"/>
    <w:rsid w:val="00E62D1B"/>
    <w:rsid w:val="00E6312A"/>
    <w:rsid w:val="00E66BA8"/>
    <w:rsid w:val="00E709E8"/>
    <w:rsid w:val="00E71AAA"/>
    <w:rsid w:val="00E739ED"/>
    <w:rsid w:val="00E76462"/>
    <w:rsid w:val="00E811BA"/>
    <w:rsid w:val="00E83A32"/>
    <w:rsid w:val="00E87514"/>
    <w:rsid w:val="00E93232"/>
    <w:rsid w:val="00E939BA"/>
    <w:rsid w:val="00E9493D"/>
    <w:rsid w:val="00E9564A"/>
    <w:rsid w:val="00E96398"/>
    <w:rsid w:val="00EA2C57"/>
    <w:rsid w:val="00EA4197"/>
    <w:rsid w:val="00EA7343"/>
    <w:rsid w:val="00EA7C5C"/>
    <w:rsid w:val="00EB4D3B"/>
    <w:rsid w:val="00EB518D"/>
    <w:rsid w:val="00EB61FA"/>
    <w:rsid w:val="00EB650C"/>
    <w:rsid w:val="00EB7388"/>
    <w:rsid w:val="00EC1E2F"/>
    <w:rsid w:val="00EC311A"/>
    <w:rsid w:val="00EC77F7"/>
    <w:rsid w:val="00ED0DBC"/>
    <w:rsid w:val="00ED22A9"/>
    <w:rsid w:val="00ED3C68"/>
    <w:rsid w:val="00ED6A6D"/>
    <w:rsid w:val="00EE5E0B"/>
    <w:rsid w:val="00EF716D"/>
    <w:rsid w:val="00F00998"/>
    <w:rsid w:val="00F03F40"/>
    <w:rsid w:val="00F11CFB"/>
    <w:rsid w:val="00F123B3"/>
    <w:rsid w:val="00F1275B"/>
    <w:rsid w:val="00F1382C"/>
    <w:rsid w:val="00F1397E"/>
    <w:rsid w:val="00F2245D"/>
    <w:rsid w:val="00F240B8"/>
    <w:rsid w:val="00F25B04"/>
    <w:rsid w:val="00F3070A"/>
    <w:rsid w:val="00F321E3"/>
    <w:rsid w:val="00F3698C"/>
    <w:rsid w:val="00F4063E"/>
    <w:rsid w:val="00F42768"/>
    <w:rsid w:val="00F42D4B"/>
    <w:rsid w:val="00F44AA7"/>
    <w:rsid w:val="00F479EA"/>
    <w:rsid w:val="00F52856"/>
    <w:rsid w:val="00F54B3C"/>
    <w:rsid w:val="00F57DBF"/>
    <w:rsid w:val="00F6000E"/>
    <w:rsid w:val="00F60243"/>
    <w:rsid w:val="00F66562"/>
    <w:rsid w:val="00F6677C"/>
    <w:rsid w:val="00F71231"/>
    <w:rsid w:val="00F72713"/>
    <w:rsid w:val="00F72A14"/>
    <w:rsid w:val="00F74798"/>
    <w:rsid w:val="00F74E68"/>
    <w:rsid w:val="00F76FC0"/>
    <w:rsid w:val="00F77DB7"/>
    <w:rsid w:val="00F80FB2"/>
    <w:rsid w:val="00F82623"/>
    <w:rsid w:val="00F82850"/>
    <w:rsid w:val="00F82AE4"/>
    <w:rsid w:val="00F83472"/>
    <w:rsid w:val="00F860BB"/>
    <w:rsid w:val="00F874C8"/>
    <w:rsid w:val="00F923A2"/>
    <w:rsid w:val="00F934E9"/>
    <w:rsid w:val="00F97848"/>
    <w:rsid w:val="00FA0F91"/>
    <w:rsid w:val="00FA2C26"/>
    <w:rsid w:val="00FB1D43"/>
    <w:rsid w:val="00FB3E66"/>
    <w:rsid w:val="00FC1F11"/>
    <w:rsid w:val="00FC59C2"/>
    <w:rsid w:val="00FC5A8F"/>
    <w:rsid w:val="00FC7A57"/>
    <w:rsid w:val="00FD0EA9"/>
    <w:rsid w:val="00FD413B"/>
    <w:rsid w:val="00FE1A63"/>
    <w:rsid w:val="00FE3BEE"/>
    <w:rsid w:val="00FE4E10"/>
    <w:rsid w:val="00FE7232"/>
    <w:rsid w:val="00FF1537"/>
    <w:rsid w:val="00FF33B6"/>
    <w:rsid w:val="00FF4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6084/m9.figshare.10048508.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hmp2-data.stanford.edu/"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zenodo.org/record/366767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bioconductor.org/help/course-materials/2017/BioC2017/Day1/Workshops/Microbiome/MicrobiomeWorkflowI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8</TotalTime>
  <Pages>37</Pages>
  <Words>18992</Words>
  <Characters>108258</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061</cp:revision>
  <cp:lastPrinted>2020-06-19T14:05:00Z</cp:lastPrinted>
  <dcterms:created xsi:type="dcterms:W3CDTF">2020-06-17T08:09:00Z</dcterms:created>
  <dcterms:modified xsi:type="dcterms:W3CDTF">2020-06-29T16:26:00Z</dcterms:modified>
</cp:coreProperties>
</file>